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pPr>
        <w:pStyle w:val="Authors"/>
        <w:tabs>
          <w:tab w:val="left" w:pos="1418"/>
        </w:tabs>
      </w:pPr>
    </w:p>
    <w:p w14:paraId="59F84ADD" w14:textId="77777777" w:rsidR="009733BB" w:rsidRDefault="008123EA">
      <w:pPr>
        <w:pStyle w:val="Authors"/>
        <w:tabs>
          <w:tab w:val="left" w:pos="1418"/>
        </w:tabs>
      </w:pPr>
      <w:r>
        <w:t>S Durbridge</w:t>
      </w:r>
      <w:r w:rsidR="009733BB">
        <w:tab/>
      </w:r>
      <w:r>
        <w:t>University of Derby</w:t>
      </w:r>
      <w:r w:rsidR="009733BB">
        <w:t xml:space="preserve">, </w:t>
      </w:r>
      <w:r>
        <w:t>Derby</w:t>
      </w:r>
      <w:r w:rsidR="009733BB">
        <w:t>, U</w:t>
      </w:r>
      <w:r>
        <w:t>K</w:t>
      </w:r>
    </w:p>
    <w:p w14:paraId="255CEA9C" w14:textId="77777777" w:rsidR="009733BB" w:rsidRDefault="008123EA" w:rsidP="00386E63">
      <w:pPr>
        <w:pStyle w:val="Authors"/>
        <w:tabs>
          <w:tab w:val="left" w:pos="1418"/>
        </w:tabs>
      </w:pPr>
      <w:r>
        <w:t>A Hill</w:t>
      </w:r>
      <w:r w:rsidR="009733BB">
        <w:tab/>
      </w:r>
      <w:r>
        <w:t>University of Derby, Derby, UK</w:t>
      </w:r>
    </w:p>
    <w:p w14:paraId="78A132D8" w14:textId="77777777" w:rsidR="009733BB" w:rsidRDefault="009733BB">
      <w:pPr>
        <w:pStyle w:val="Authors"/>
      </w:pPr>
    </w:p>
    <w:p w14:paraId="5B286FF2" w14:textId="77777777" w:rsidR="009733BB" w:rsidRDefault="009733BB">
      <w:pPr>
        <w:jc w:val="both"/>
      </w:pPr>
    </w:p>
    <w:p w14:paraId="395B6AE9" w14:textId="77777777" w:rsidR="009733BB" w:rsidRDefault="009733BB" w:rsidP="007A134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067C20">
      <w:pPr>
        <w:numPr>
          <w:ilvl w:val="0"/>
          <w:numId w:val="3"/>
        </w:numPr>
        <w:rPr>
          <w:lang w:val="en-GB"/>
        </w:rPr>
      </w:pPr>
      <w:r>
        <w:rPr>
          <w:lang w:val="en-GB"/>
        </w:rPr>
        <w:t>Introduce reason for doing study</w:t>
      </w:r>
    </w:p>
    <w:p w14:paraId="2C694DF0" w14:textId="72E0318F" w:rsidR="00067C20" w:rsidRDefault="00182D24" w:rsidP="00067C20">
      <w:pPr>
        <w:numPr>
          <w:ilvl w:val="1"/>
          <w:numId w:val="3"/>
        </w:numPr>
        <w:rPr>
          <w:lang w:val="en-GB"/>
        </w:rPr>
      </w:pPr>
      <w:r>
        <w:rPr>
          <w:lang w:val="en-GB"/>
        </w:rPr>
        <w:t>Improvements in simulation performance help predictions, exploration (rapid prototyping) and design decisions</w:t>
      </w:r>
      <w:r w:rsidR="003E6CFF">
        <w:rPr>
          <w:lang w:val="en-GB"/>
        </w:rPr>
        <w:t xml:space="preserve"> – improved audio quality in the end</w:t>
      </w:r>
    </w:p>
    <w:p w14:paraId="5EDFC78E" w14:textId="5C88F562" w:rsidR="00067C20" w:rsidRDefault="00182D24" w:rsidP="00067C20">
      <w:pPr>
        <w:numPr>
          <w:ilvl w:val="1"/>
          <w:numId w:val="3"/>
        </w:numPr>
        <w:rPr>
          <w:lang w:val="en-GB"/>
        </w:rPr>
      </w:pPr>
      <w:r>
        <w:rPr>
          <w:lang w:val="en-GB"/>
        </w:rPr>
        <w:t>Large scale simulations are hard to do using wave method</w:t>
      </w:r>
    </w:p>
    <w:p w14:paraId="49F77B7C" w14:textId="719F95FC" w:rsidR="00067C20" w:rsidRDefault="00182D24" w:rsidP="00067C20">
      <w:pPr>
        <w:numPr>
          <w:ilvl w:val="1"/>
          <w:numId w:val="3"/>
        </w:numPr>
        <w:rPr>
          <w:lang w:val="en-GB"/>
        </w:rPr>
      </w:pPr>
      <w:r>
        <w:rPr>
          <w:lang w:val="en-GB"/>
        </w:rPr>
        <w:t>If we get the speed up by some clever means (and ideally the memory restrictions down) the methods could be made more accessible for less specialist users i.e. PA and loudspeaker designers, students etc</w:t>
      </w:r>
    </w:p>
    <w:p w14:paraId="36492947" w14:textId="77777777" w:rsidR="00067C20" w:rsidRDefault="00067C20" w:rsidP="00067C20">
      <w:pPr>
        <w:numPr>
          <w:ilvl w:val="0"/>
          <w:numId w:val="3"/>
        </w:numPr>
        <w:rPr>
          <w:lang w:val="en-GB"/>
        </w:rPr>
      </w:pPr>
      <w:r>
        <w:rPr>
          <w:lang w:val="en-GB"/>
        </w:rPr>
        <w:t>Lit Review</w:t>
      </w:r>
    </w:p>
    <w:p w14:paraId="2FC14B7B" w14:textId="726F20AC" w:rsidR="00067C20" w:rsidRDefault="00067C20" w:rsidP="00067C20">
      <w:pPr>
        <w:numPr>
          <w:ilvl w:val="1"/>
          <w:numId w:val="3"/>
        </w:numPr>
        <w:rPr>
          <w:lang w:val="en-GB"/>
        </w:rPr>
      </w:pPr>
      <w:r>
        <w:rPr>
          <w:lang w:val="en-GB"/>
        </w:rPr>
        <w:t xml:space="preserve">Central to </w:t>
      </w:r>
      <w:r w:rsidR="00182D24">
        <w:rPr>
          <w:lang w:val="en-GB"/>
        </w:rPr>
        <w:t>FDTD is work by 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182D24">
        <w:rPr>
          <w:lang w:val="en-GB"/>
        </w:rPr>
        <w:t xml:space="preserve">, SFDTD is work by Doerr </w:t>
      </w:r>
      <w:r w:rsidR="00182D24">
        <w:rPr>
          <w:lang w:val="en-GB"/>
        </w:rPr>
        <w:fldChar w:fldCharType="begin" w:fldLock="1"/>
      </w:r>
      <w:r w:rsidR="00182D24">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182D24" w:rsidRPr="00182D24">
        <w:rPr>
          <w:noProof/>
          <w:lang w:val="en-GB"/>
        </w:rPr>
        <w:t>[2]</w:t>
      </w:r>
      <w:r w:rsidR="00182D24">
        <w:rPr>
          <w:lang w:val="en-GB"/>
        </w:rPr>
        <w:fldChar w:fldCharType="end"/>
      </w:r>
    </w:p>
    <w:p w14:paraId="25797A7D" w14:textId="103CA2D2" w:rsidR="00067C20" w:rsidRDefault="00182D24" w:rsidP="00067C20">
      <w:pPr>
        <w:numPr>
          <w:ilvl w:val="1"/>
          <w:numId w:val="3"/>
        </w:numPr>
        <w:rPr>
          <w:lang w:val="en-GB"/>
        </w:rPr>
      </w:pPr>
      <w:r>
        <w:rPr>
          <w:lang w:val="en-GB"/>
        </w:rPr>
        <w:t>This work has been used and expanded upon by many researchers such as Hill</w:t>
      </w:r>
    </w:p>
    <w:p w14:paraId="013F088B" w14:textId="117BBA0F" w:rsidR="00182D24" w:rsidRDefault="00182D24" w:rsidP="00067C20">
      <w:pPr>
        <w:numPr>
          <w:ilvl w:val="1"/>
          <w:numId w:val="3"/>
        </w:numPr>
        <w:rPr>
          <w:lang w:val="en-GB"/>
        </w:rPr>
      </w:pPr>
      <w:r>
        <w:rPr>
          <w:lang w:val="en-GB"/>
        </w:rPr>
        <w:t xml:space="preserve">Work by those such as the Hornikx </w:t>
      </w:r>
      <w:r>
        <w:rPr>
          <w:lang w:val="en-GB"/>
        </w:rPr>
        <w:fldChar w:fldCharType="begin" w:fldLock="1"/>
      </w:r>
      <w:r>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182D24">
        <w:rPr>
          <w:noProof/>
          <w:lang w:val="en-GB"/>
        </w:rPr>
        <w:t>[3]</w:t>
      </w:r>
      <w:r>
        <w:rPr>
          <w:lang w:val="en-GB"/>
        </w:rPr>
        <w:fldChar w:fldCharType="end"/>
      </w:r>
      <w:r>
        <w:rPr>
          <w:lang w:val="en-GB"/>
        </w:rPr>
        <w:t xml:space="preserve"> and angus </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3176fc93-f577-4975-ae7b-3e46af3ebf41"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182D24">
        <w:rPr>
          <w:noProof/>
          <w:lang w:val="en-GB"/>
        </w:rPr>
        <w:t>[4]</w:t>
      </w:r>
      <w:r>
        <w:rPr>
          <w:lang w:val="en-GB"/>
        </w:rPr>
        <w:fldChar w:fldCharType="end"/>
      </w:r>
      <w:r>
        <w:rPr>
          <w:lang w:val="en-GB"/>
        </w:rPr>
        <w:t xml:space="preserve"> have bought PSTD into the acoustic domain</w:t>
      </w:r>
    </w:p>
    <w:p w14:paraId="529D9077" w14:textId="4BF246D6" w:rsidR="00182D24" w:rsidRDefault="00182D24" w:rsidP="00067C20">
      <w:pPr>
        <w:numPr>
          <w:ilvl w:val="1"/>
          <w:numId w:val="3"/>
        </w:numPr>
        <w:rPr>
          <w:lang w:val="en-GB"/>
        </w:rPr>
      </w:pPr>
      <w:r>
        <w:rPr>
          <w:lang w:val="en-GB"/>
        </w:rPr>
        <w:t xml:space="preserve">Work by Doerr introduced SFDTD to PIC simulation </w:t>
      </w:r>
    </w:p>
    <w:p w14:paraId="405CC7DB" w14:textId="5C19E932" w:rsidR="00067C20" w:rsidRDefault="00067C20" w:rsidP="00067C20">
      <w:pPr>
        <w:numPr>
          <w:ilvl w:val="1"/>
          <w:numId w:val="3"/>
        </w:numPr>
        <w:rPr>
          <w:lang w:val="en-GB"/>
        </w:rPr>
      </w:pPr>
      <w:r>
        <w:rPr>
          <w:lang w:val="en-GB"/>
        </w:rPr>
        <w:t xml:space="preserve">Basic description of technology – </w:t>
      </w:r>
      <w:r w:rsidR="003E6CFF">
        <w:rPr>
          <w:lang w:val="en-GB"/>
        </w:rPr>
        <w:t>time domain acoustic methods are often used for Low frequency acoustic simulation</w:t>
      </w:r>
    </w:p>
    <w:p w14:paraId="426BEA1C" w14:textId="40D46EC4" w:rsidR="00067C20" w:rsidRDefault="00067C20" w:rsidP="00067C20">
      <w:pPr>
        <w:numPr>
          <w:ilvl w:val="0"/>
          <w:numId w:val="3"/>
        </w:numPr>
        <w:rPr>
          <w:lang w:val="en-GB"/>
        </w:rPr>
      </w:pPr>
      <w:r>
        <w:rPr>
          <w:lang w:val="en-GB"/>
        </w:rPr>
        <w:t xml:space="preserve">Defined marker – regardless of approach </w:t>
      </w:r>
      <w:r w:rsidR="003E6CFF">
        <w:rPr>
          <w:lang w:val="en-GB"/>
        </w:rPr>
        <w:t>it’s</w:t>
      </w:r>
      <w:r>
        <w:rPr>
          <w:lang w:val="en-GB"/>
        </w:rPr>
        <w:t xml:space="preserve"> important to </w:t>
      </w:r>
      <w:r w:rsidR="003E6CFF">
        <w:rPr>
          <w:lang w:val="en-GB"/>
        </w:rPr>
        <w:t xml:space="preserve">try and get a reduction in the time taken to do a simulation </w:t>
      </w:r>
      <w:r>
        <w:rPr>
          <w:lang w:val="en-GB"/>
        </w:rPr>
        <w:t>– MAIN GOAL</w:t>
      </w:r>
    </w:p>
    <w:p w14:paraId="41010DF0" w14:textId="77777777" w:rsidR="00067C20" w:rsidRDefault="00067C20" w:rsidP="00067C20">
      <w:pPr>
        <w:numPr>
          <w:ilvl w:val="0"/>
          <w:numId w:val="3"/>
        </w:numPr>
        <w:rPr>
          <w:lang w:val="en-GB"/>
        </w:rPr>
      </w:pPr>
      <w:r>
        <w:rPr>
          <w:lang w:val="en-GB"/>
        </w:rPr>
        <w:t>All above was setting the scene &gt; there is this technology and it does this….</w:t>
      </w:r>
    </w:p>
    <w:p w14:paraId="60807AE4" w14:textId="77777777" w:rsidR="00067C20" w:rsidRDefault="00067C20" w:rsidP="00067C20">
      <w:pPr>
        <w:numPr>
          <w:ilvl w:val="0"/>
          <w:numId w:val="3"/>
        </w:numPr>
        <w:rPr>
          <w:lang w:val="en-GB"/>
        </w:rPr>
      </w:pPr>
      <w:r>
        <w:rPr>
          <w:lang w:val="en-GB"/>
        </w:rPr>
        <w:t>Introduce the problem</w:t>
      </w:r>
    </w:p>
    <w:p w14:paraId="3BF75A57" w14:textId="263FB9E8" w:rsidR="00067C20" w:rsidRDefault="003E6CFF" w:rsidP="00067C20">
      <w:pPr>
        <w:numPr>
          <w:ilvl w:val="1"/>
          <w:numId w:val="3"/>
        </w:numPr>
        <w:rPr>
          <w:lang w:val="en-GB"/>
        </w:rPr>
      </w:pPr>
      <w:r>
        <w:rPr>
          <w:lang w:val="en-GB"/>
        </w:rPr>
        <w:t>Much of the literature has expressed how long it takes to do an FDTD simulation, and FEM and BEM can be faster, but isn’t always, and isn’t quite as flexible</w:t>
      </w:r>
    </w:p>
    <w:p w14:paraId="1B518975" w14:textId="74413CE8" w:rsidR="00067C20" w:rsidRDefault="00067C20" w:rsidP="00067C20">
      <w:pPr>
        <w:numPr>
          <w:ilvl w:val="1"/>
          <w:numId w:val="3"/>
        </w:numPr>
        <w:rPr>
          <w:lang w:val="en-GB"/>
        </w:rPr>
      </w:pPr>
      <w:r>
        <w:rPr>
          <w:lang w:val="en-GB"/>
        </w:rPr>
        <w:t xml:space="preserve">An explanation of the problem in brief – </w:t>
      </w:r>
      <w:r w:rsidR="003E6CFF">
        <w:rPr>
          <w:lang w:val="en-GB"/>
        </w:rPr>
        <w:t>Hard or impossible to model larger spaces on a normal PC with FDTD, is it worth exploring faster solvers</w:t>
      </w:r>
    </w:p>
    <w:p w14:paraId="22131CC8" w14:textId="34ECF2AD" w:rsidR="00067C20" w:rsidRDefault="00067C20" w:rsidP="00067C20">
      <w:pPr>
        <w:numPr>
          <w:ilvl w:val="1"/>
          <w:numId w:val="3"/>
        </w:numPr>
        <w:rPr>
          <w:lang w:val="en-GB"/>
        </w:rPr>
      </w:pPr>
      <w:r>
        <w:rPr>
          <w:lang w:val="en-GB"/>
        </w:rPr>
        <w:t>Introduc</w:t>
      </w:r>
      <w:r w:rsidR="003E6CFF">
        <w:rPr>
          <w:lang w:val="en-GB"/>
        </w:rPr>
        <w:t xml:space="preserve">e FDTD </w:t>
      </w:r>
    </w:p>
    <w:p w14:paraId="0126A0CE" w14:textId="3CBAD86A" w:rsidR="003E6CFF" w:rsidRDefault="003E6CFF" w:rsidP="00067C20">
      <w:pPr>
        <w:numPr>
          <w:ilvl w:val="1"/>
          <w:numId w:val="3"/>
        </w:numPr>
        <w:rPr>
          <w:lang w:val="en-GB"/>
        </w:rPr>
      </w:pPr>
      <w:r>
        <w:rPr>
          <w:lang w:val="en-GB"/>
        </w:rPr>
        <w:t>Give some explanations of some practices in FDTD that may slow it down</w:t>
      </w:r>
    </w:p>
    <w:p w14:paraId="670D23A3" w14:textId="4BE43797" w:rsidR="003E6CFF" w:rsidRDefault="003E6CFF" w:rsidP="00067C20">
      <w:pPr>
        <w:numPr>
          <w:ilvl w:val="1"/>
          <w:numId w:val="3"/>
        </w:numPr>
        <w:rPr>
          <w:lang w:val="en-GB"/>
        </w:rPr>
      </w:pPr>
      <w:r>
        <w:rPr>
          <w:lang w:val="en-GB"/>
        </w:rPr>
        <w:t>Introduce PSTD and SFDTD and explain why this may speed things up</w:t>
      </w:r>
    </w:p>
    <w:p w14:paraId="5243DEE0" w14:textId="0BD6D05F" w:rsidR="00067C20" w:rsidRDefault="003E6CFF" w:rsidP="00067C20">
      <w:pPr>
        <w:numPr>
          <w:ilvl w:val="1"/>
          <w:numId w:val="3"/>
        </w:numPr>
        <w:rPr>
          <w:lang w:val="en-GB"/>
        </w:rPr>
      </w:pPr>
      <w:r>
        <w:rPr>
          <w:lang w:val="en-GB"/>
        </w:rPr>
        <w:t>Explain the limitations of PSTD</w:t>
      </w:r>
    </w:p>
    <w:p w14:paraId="10CA1663" w14:textId="38D25F3A" w:rsidR="00680E2F" w:rsidRDefault="00680E2F" w:rsidP="00067C20">
      <w:pPr>
        <w:numPr>
          <w:ilvl w:val="1"/>
          <w:numId w:val="3"/>
        </w:numPr>
        <w:rPr>
          <w:lang w:val="en-GB"/>
        </w:rPr>
      </w:pPr>
      <w:r>
        <w:rPr>
          <w:lang w:val="en-GB"/>
        </w:rPr>
        <w:t xml:space="preserve">Explain </w:t>
      </w:r>
      <w:r w:rsidR="003E6CFF">
        <w:rPr>
          <w:lang w:val="en-GB"/>
        </w:rPr>
        <w:t>the limitations of SFDTD</w:t>
      </w:r>
    </w:p>
    <w:p w14:paraId="33C993BB" w14:textId="1DCFF407" w:rsidR="00680E2F" w:rsidRDefault="003E6CFF" w:rsidP="00067C20">
      <w:pPr>
        <w:numPr>
          <w:ilvl w:val="1"/>
          <w:numId w:val="3"/>
        </w:numPr>
        <w:rPr>
          <w:lang w:val="en-GB"/>
        </w:rPr>
      </w:pPr>
      <w:r>
        <w:rPr>
          <w:lang w:val="en-GB"/>
        </w:rPr>
        <w:t>Explain why those limitations are important in more detail</w:t>
      </w:r>
    </w:p>
    <w:p w14:paraId="57353683" w14:textId="4AE3FF5A" w:rsidR="00680E2F" w:rsidRPr="00067C20" w:rsidRDefault="003E6CFF" w:rsidP="00067C20">
      <w:pPr>
        <w:numPr>
          <w:ilvl w:val="1"/>
          <w:numId w:val="3"/>
        </w:numPr>
        <w:rPr>
          <w:lang w:val="en-GB"/>
        </w:rPr>
      </w:pPr>
      <w:r>
        <w:rPr>
          <w:lang w:val="en-GB"/>
        </w:rPr>
        <w:t>Figures backing up the problems</w:t>
      </w:r>
    </w:p>
    <w:p w14:paraId="2F7927AB" w14:textId="70EE13DC" w:rsidR="00680E2F" w:rsidRDefault="00680E2F" w:rsidP="00680E2F">
      <w:pPr>
        <w:numPr>
          <w:ilvl w:val="0"/>
          <w:numId w:val="3"/>
        </w:numPr>
        <w:rPr>
          <w:lang w:val="en-GB"/>
        </w:rPr>
      </w:pPr>
      <w:r>
        <w:rPr>
          <w:lang w:val="en-GB"/>
        </w:rPr>
        <w:t xml:space="preserve">Explain what this paper is all about – </w:t>
      </w:r>
      <w:r w:rsidR="003E6CFF">
        <w:rPr>
          <w:lang w:val="en-GB"/>
        </w:rPr>
        <w:t>This paper is a cursory glance into a deep problem, that might be helped with some cunning future work</w:t>
      </w:r>
    </w:p>
    <w:p w14:paraId="1A55A90B" w14:textId="172ACE62" w:rsidR="003E6CFF" w:rsidRPr="00307F27" w:rsidRDefault="00680E2F" w:rsidP="00307F27">
      <w:pPr>
        <w:numPr>
          <w:ilvl w:val="0"/>
          <w:numId w:val="3"/>
        </w:numPr>
        <w:rPr>
          <w:lang w:val="en-GB"/>
        </w:rPr>
      </w:pPr>
      <w:r>
        <w:rPr>
          <w:lang w:val="en-GB"/>
        </w:rPr>
        <w:t>Split out the content of the paper</w:t>
      </w:r>
      <w:r w:rsidR="003E6CFF">
        <w:rPr>
          <w:lang w:val="en-GB"/>
        </w:rPr>
        <w:t xml:space="preserve"> – the tests, results and such</w:t>
      </w:r>
    </w:p>
    <w:p w14:paraId="7B045177" w14:textId="77777777" w:rsidR="009733BB" w:rsidRPr="00770711" w:rsidRDefault="00770711">
      <w:pPr>
        <w:jc w:val="both"/>
        <w:rPr>
          <w:sz w:val="20"/>
        </w:rPr>
      </w:pPr>
      <w:r w:rsidRPr="00770711">
        <w:rPr>
          <w:sz w:val="20"/>
        </w:rPr>
        <w:t xml:space="preserve">This paper describes early research into the execution speed performance of time domain wave equation based acoustic modelling. The work was undertaken in Matlab, as part of an MSc project at the University of Derby. </w:t>
      </w:r>
    </w:p>
    <w:p w14:paraId="6FB63146" w14:textId="77777777" w:rsidR="009733BB" w:rsidRDefault="009733BB">
      <w:pPr>
        <w:pStyle w:val="Authors"/>
        <w:rPr>
          <w:snapToGrid/>
        </w:rPr>
      </w:pPr>
    </w:p>
    <w:p w14:paraId="3B8D2BC3" w14:textId="77777777" w:rsidR="00680E2F" w:rsidRPr="00680E2F" w:rsidRDefault="00680E2F" w:rsidP="00680E2F">
      <w:pPr>
        <w:pStyle w:val="Heading1"/>
        <w:jc w:val="both"/>
      </w:pPr>
      <w:commentRangeStart w:id="1"/>
      <w:r>
        <w:t>Experiment</w:t>
      </w:r>
      <w:commentRangeEnd w:id="1"/>
      <w:r w:rsidR="0010370E">
        <w:rPr>
          <w:rStyle w:val="CommentReference"/>
          <w:b w:val="0"/>
          <w:caps w:val="0"/>
          <w:lang w:val="en-US"/>
        </w:rPr>
        <w:commentReference w:id="1"/>
      </w:r>
    </w:p>
    <w:p w14:paraId="31D4AFE2" w14:textId="77777777" w:rsidR="00680E2F" w:rsidRDefault="00D6218E" w:rsidP="00680E2F">
      <w:pPr>
        <w:numPr>
          <w:ilvl w:val="0"/>
          <w:numId w:val="5"/>
        </w:numPr>
        <w:rPr>
          <w:lang w:val="en-GB"/>
        </w:rPr>
      </w:pPr>
      <w:commentRangeStart w:id="2"/>
      <w:r>
        <w:rPr>
          <w:lang w:val="en-GB"/>
        </w:rPr>
        <w:t>Introduce the experiment conditions: - WHERE (and why where)</w:t>
      </w:r>
    </w:p>
    <w:p w14:paraId="476C34FD" w14:textId="235D77D1" w:rsidR="00D6218E" w:rsidRDefault="00D6218E" w:rsidP="00D6218E">
      <w:pPr>
        <w:numPr>
          <w:ilvl w:val="1"/>
          <w:numId w:val="5"/>
        </w:numPr>
        <w:rPr>
          <w:lang w:val="en-GB"/>
        </w:rPr>
      </w:pPr>
      <w:r>
        <w:rPr>
          <w:lang w:val="en-GB"/>
        </w:rPr>
        <w:t>Experiment done</w:t>
      </w:r>
      <w:r w:rsidR="00307F27">
        <w:rPr>
          <w:lang w:val="en-GB"/>
        </w:rPr>
        <w:t xml:space="preserve"> on a windows 10 PC with an I5 and 16GB Ram because I am poor </w:t>
      </w:r>
    </w:p>
    <w:p w14:paraId="1D39971E" w14:textId="77777777" w:rsidR="00D6218E" w:rsidRDefault="00D6218E" w:rsidP="00D6218E">
      <w:pPr>
        <w:numPr>
          <w:ilvl w:val="1"/>
          <w:numId w:val="5"/>
        </w:numPr>
        <w:rPr>
          <w:lang w:val="en-GB"/>
        </w:rPr>
      </w:pPr>
      <w:r>
        <w:rPr>
          <w:lang w:val="en-GB"/>
        </w:rPr>
        <w:t>We Accept this was not ideal – but you gotta piss with the cock you got!</w:t>
      </w:r>
    </w:p>
    <w:p w14:paraId="45671F22" w14:textId="77777777" w:rsidR="00D6218E" w:rsidRDefault="00D6218E" w:rsidP="00D6218E">
      <w:pPr>
        <w:numPr>
          <w:ilvl w:val="0"/>
          <w:numId w:val="5"/>
        </w:numPr>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6600B9D3" w:rsidR="00D6218E" w:rsidRDefault="00D6218E" w:rsidP="00D6218E">
      <w:pPr>
        <w:numPr>
          <w:ilvl w:val="1"/>
          <w:numId w:val="5"/>
        </w:numPr>
        <w:rPr>
          <w:lang w:val="en-GB"/>
        </w:rPr>
      </w:pPr>
      <w:r>
        <w:rPr>
          <w:lang w:val="en-GB"/>
        </w:rPr>
        <w:t xml:space="preserve">Aim: to directly examine </w:t>
      </w:r>
      <w:r w:rsidR="00307F27">
        <w:rPr>
          <w:lang w:val="en-GB"/>
        </w:rPr>
        <w:t>the time it took to get to a roughly similar solution</w:t>
      </w:r>
    </w:p>
    <w:p w14:paraId="5A6DF556" w14:textId="10BA3E79" w:rsidR="00824D40" w:rsidRDefault="00824D40" w:rsidP="00824D40">
      <w:pPr>
        <w:numPr>
          <w:ilvl w:val="1"/>
          <w:numId w:val="5"/>
        </w:numPr>
        <w:rPr>
          <w:lang w:val="en-GB"/>
        </w:rPr>
      </w:pPr>
      <w:r>
        <w:rPr>
          <w:lang w:val="en-GB"/>
        </w:rPr>
        <w:t xml:space="preserve">We used </w:t>
      </w:r>
      <w:r w:rsidR="00307F27">
        <w:rPr>
          <w:lang w:val="en-GB"/>
        </w:rPr>
        <w:t>a series of domain sizes of the same shape and reflectance</w:t>
      </w:r>
    </w:p>
    <w:p w14:paraId="4769BE88" w14:textId="730003FC" w:rsidR="00824D40" w:rsidRDefault="00824D40" w:rsidP="00824D40">
      <w:pPr>
        <w:numPr>
          <w:ilvl w:val="1"/>
          <w:numId w:val="5"/>
        </w:numPr>
        <w:rPr>
          <w:lang w:val="en-GB"/>
        </w:rPr>
      </w:pPr>
      <w:r>
        <w:rPr>
          <w:lang w:val="en-GB"/>
        </w:rPr>
        <w:t xml:space="preserve">Measuring points </w:t>
      </w:r>
      <w:r w:rsidR="00307F27">
        <w:rPr>
          <w:lang w:val="en-GB"/>
        </w:rPr>
        <w:t>in a grid of so much</w:t>
      </w:r>
    </w:p>
    <w:p w14:paraId="3EBF3C86" w14:textId="277C7B1D" w:rsidR="00824D40" w:rsidRDefault="00824D40" w:rsidP="00824D40">
      <w:pPr>
        <w:numPr>
          <w:ilvl w:val="1"/>
          <w:numId w:val="5"/>
        </w:numPr>
        <w:rPr>
          <w:lang w:val="en-GB"/>
        </w:rPr>
      </w:pPr>
      <w:r>
        <w:rPr>
          <w:lang w:val="en-GB"/>
        </w:rPr>
        <w:t xml:space="preserve">Centre of </w:t>
      </w:r>
      <w:r w:rsidR="00307F27">
        <w:rPr>
          <w:lang w:val="en-GB"/>
        </w:rPr>
        <w:t>grid was in middle of the space</w:t>
      </w:r>
    </w:p>
    <w:p w14:paraId="4981C7B5" w14:textId="1F713D70" w:rsidR="00824D40" w:rsidRDefault="00307F27" w:rsidP="00824D40">
      <w:pPr>
        <w:numPr>
          <w:ilvl w:val="1"/>
          <w:numId w:val="5"/>
        </w:numPr>
        <w:rPr>
          <w:lang w:val="en-GB"/>
        </w:rPr>
      </w:pPr>
      <w:r>
        <w:rPr>
          <w:lang w:val="en-GB"/>
        </w:rPr>
        <w:t>Do</w:t>
      </w:r>
      <w:commentRangeEnd w:id="2"/>
      <w:r w:rsidR="007D7CBA">
        <w:rPr>
          <w:rStyle w:val="CommentReference"/>
        </w:rPr>
        <w:commentReference w:id="2"/>
      </w:r>
      <w:r>
        <w:rPr>
          <w:lang w:val="en-GB"/>
        </w:rPr>
        <w:t>main size was dictated by how much memory I had access to</w:t>
      </w:r>
    </w:p>
    <w:p w14:paraId="12D73B3B" w14:textId="518181BC" w:rsidR="00824D40" w:rsidRDefault="00824D40" w:rsidP="00824D40">
      <w:pPr>
        <w:numPr>
          <w:ilvl w:val="0"/>
          <w:numId w:val="5"/>
        </w:numPr>
        <w:rPr>
          <w:lang w:val="en-GB"/>
        </w:rPr>
      </w:pPr>
      <w:commentRangeStart w:id="3"/>
      <w:r>
        <w:rPr>
          <w:lang w:val="en-GB"/>
        </w:rPr>
        <w:t xml:space="preserve">Setup of the </w:t>
      </w:r>
      <w:r w:rsidR="00A93312">
        <w:rPr>
          <w:lang w:val="en-GB"/>
        </w:rPr>
        <w:t>methods</w:t>
      </w:r>
      <w:r>
        <w:rPr>
          <w:lang w:val="en-GB"/>
        </w:rPr>
        <w:t xml:space="preserve"> – HOW of the variable 1 </w:t>
      </w:r>
      <w:r w:rsidR="00A93312">
        <w:rPr>
          <w:lang w:val="en-GB"/>
        </w:rPr>
        <w:t>domain setup</w:t>
      </w:r>
    </w:p>
    <w:p w14:paraId="6607FD0E" w14:textId="0BCC22FB" w:rsidR="00824D40" w:rsidRDefault="00824D40" w:rsidP="00824D40">
      <w:pPr>
        <w:numPr>
          <w:ilvl w:val="1"/>
          <w:numId w:val="5"/>
        </w:numPr>
        <w:rPr>
          <w:lang w:val="en-GB"/>
        </w:rPr>
      </w:pPr>
      <w:r>
        <w:rPr>
          <w:lang w:val="en-GB"/>
        </w:rPr>
        <w:t xml:space="preserve">Three </w:t>
      </w:r>
      <w:r w:rsidR="00A93312">
        <w:rPr>
          <w:lang w:val="en-GB"/>
        </w:rPr>
        <w:t>sets of domain setups required for each method, to keep stability and such</w:t>
      </w:r>
    </w:p>
    <w:p w14:paraId="5B83EBE2" w14:textId="3E8F24FE" w:rsidR="00824D40" w:rsidRDefault="00824D40" w:rsidP="00824D40">
      <w:pPr>
        <w:numPr>
          <w:ilvl w:val="1"/>
          <w:numId w:val="5"/>
        </w:numPr>
        <w:rPr>
          <w:lang w:val="en-GB"/>
        </w:rPr>
      </w:pPr>
      <w:r>
        <w:rPr>
          <w:lang w:val="en-GB"/>
        </w:rPr>
        <w:t xml:space="preserve">1 – </w:t>
      </w:r>
      <w:r w:rsidR="00A93312">
        <w:rPr>
          <w:lang w:val="en-GB"/>
        </w:rPr>
        <w:t>FDTD setup – dx dt etc</w:t>
      </w:r>
    </w:p>
    <w:p w14:paraId="6EFD2938" w14:textId="30743965" w:rsidR="00824D40" w:rsidRPr="00A93312" w:rsidRDefault="00824D40" w:rsidP="00A93312">
      <w:pPr>
        <w:numPr>
          <w:ilvl w:val="1"/>
          <w:numId w:val="5"/>
        </w:numPr>
        <w:rPr>
          <w:lang w:val="en-GB"/>
        </w:rPr>
      </w:pPr>
      <w:r>
        <w:rPr>
          <w:lang w:val="en-GB"/>
        </w:rPr>
        <w:t xml:space="preserve">2 – </w:t>
      </w:r>
      <w:r w:rsidR="00A93312">
        <w:rPr>
          <w:lang w:val="en-GB"/>
        </w:rPr>
        <w:t>PS</w:t>
      </w:r>
      <w:r w:rsidR="00A93312">
        <w:rPr>
          <w:lang w:val="en-GB"/>
        </w:rPr>
        <w:t>TD setup – dx dt etc</w:t>
      </w:r>
    </w:p>
    <w:p w14:paraId="49318B83" w14:textId="75CAABFC" w:rsidR="00A93312" w:rsidRDefault="00824D40" w:rsidP="00A93312">
      <w:pPr>
        <w:numPr>
          <w:ilvl w:val="1"/>
          <w:numId w:val="5"/>
        </w:numPr>
        <w:rPr>
          <w:lang w:val="en-GB"/>
        </w:rPr>
      </w:pPr>
      <w:r w:rsidRPr="00A93312">
        <w:rPr>
          <w:lang w:val="en-GB"/>
        </w:rPr>
        <w:t xml:space="preserve">3 </w:t>
      </w:r>
      <w:r w:rsidR="001A532C" w:rsidRPr="00A93312">
        <w:rPr>
          <w:lang w:val="en-GB"/>
        </w:rPr>
        <w:t>–</w:t>
      </w:r>
      <w:r w:rsidRPr="00A93312">
        <w:rPr>
          <w:lang w:val="en-GB"/>
        </w:rPr>
        <w:t xml:space="preserve"> </w:t>
      </w:r>
      <w:r w:rsidR="00A93312">
        <w:rPr>
          <w:lang w:val="en-GB"/>
        </w:rPr>
        <w:t>S</w:t>
      </w:r>
      <w:r w:rsidR="00A93312">
        <w:rPr>
          <w:lang w:val="en-GB"/>
        </w:rPr>
        <w:t>FDTD setup – dx dt etc</w:t>
      </w:r>
    </w:p>
    <w:p w14:paraId="42676A91" w14:textId="31DCC3C6" w:rsidR="001A532C" w:rsidRPr="00A93312" w:rsidRDefault="001A532C" w:rsidP="00991F18">
      <w:pPr>
        <w:numPr>
          <w:ilvl w:val="1"/>
          <w:numId w:val="5"/>
        </w:numPr>
        <w:rPr>
          <w:lang w:val="en-GB"/>
        </w:rPr>
      </w:pPr>
      <w:r w:rsidRPr="00A93312">
        <w:rPr>
          <w:lang w:val="en-GB"/>
        </w:rPr>
        <w:t xml:space="preserve">WHY </w:t>
      </w:r>
      <w:r w:rsidR="00A93312">
        <w:rPr>
          <w:lang w:val="en-GB"/>
        </w:rPr>
        <w:t>the setups? We want a reasonable behaviour, but it will never be true to real life – CAVEATS AND LIMITATIONS ARE IMPORTANT HERE</w:t>
      </w:r>
    </w:p>
    <w:p w14:paraId="14702787" w14:textId="5D78A9D2" w:rsidR="001A532C" w:rsidRDefault="001A532C" w:rsidP="001A532C">
      <w:pPr>
        <w:numPr>
          <w:ilvl w:val="0"/>
          <w:numId w:val="5"/>
        </w:numPr>
        <w:rPr>
          <w:lang w:val="en-GB"/>
        </w:rPr>
      </w:pPr>
      <w:r>
        <w:rPr>
          <w:lang w:val="en-GB"/>
        </w:rPr>
        <w:t xml:space="preserve">Setup of the </w:t>
      </w:r>
      <w:r w:rsidR="00A93312">
        <w:rPr>
          <w:lang w:val="en-GB"/>
        </w:rPr>
        <w:t xml:space="preserve">source and the stimulus – WHY? </w:t>
      </w:r>
    </w:p>
    <w:p w14:paraId="2DA925BC" w14:textId="7C8AF0C4" w:rsidR="001A532C" w:rsidRDefault="00A93312" w:rsidP="001A532C">
      <w:pPr>
        <w:numPr>
          <w:ilvl w:val="1"/>
          <w:numId w:val="5"/>
        </w:numPr>
        <w:rPr>
          <w:lang w:val="en-GB"/>
        </w:rPr>
      </w:pPr>
      <w:r>
        <w:rPr>
          <w:lang w:val="en-GB"/>
        </w:rPr>
        <w:t>Single omnidirectional source with tonebursts</w:t>
      </w:r>
    </w:p>
    <w:p w14:paraId="4D195FE8" w14:textId="4519AE51" w:rsidR="001A532C" w:rsidRDefault="001A532C" w:rsidP="001A532C">
      <w:pPr>
        <w:numPr>
          <w:ilvl w:val="1"/>
          <w:numId w:val="5"/>
        </w:numPr>
        <w:rPr>
          <w:lang w:val="en-GB"/>
        </w:rPr>
      </w:pPr>
      <w:r>
        <w:rPr>
          <w:lang w:val="en-GB"/>
        </w:rPr>
        <w:t xml:space="preserve">WHY that </w:t>
      </w:r>
      <w:r w:rsidR="00A93312">
        <w:rPr>
          <w:lang w:val="en-GB"/>
        </w:rPr>
        <w:t>source</w:t>
      </w:r>
      <w:r>
        <w:rPr>
          <w:lang w:val="en-GB"/>
        </w:rPr>
        <w:t xml:space="preserve">? </w:t>
      </w:r>
      <w:r w:rsidR="00A93312">
        <w:rPr>
          <w:lang w:val="en-GB"/>
        </w:rPr>
        <w:t>To find out if there is smear or other nasty behaviour, and stability too</w:t>
      </w:r>
      <w:bookmarkStart w:id="4" w:name="_GoBack"/>
      <w:bookmarkEnd w:id="4"/>
      <w:r>
        <w:rPr>
          <w:lang w:val="en-GB"/>
        </w:rPr>
        <w:t xml:space="preserve"> – FIGURES OF THIS DATA</w:t>
      </w:r>
    </w:p>
    <w:p w14:paraId="6181337A" w14:textId="77777777" w:rsidR="001A532C" w:rsidRDefault="001A532C" w:rsidP="001A532C">
      <w:pPr>
        <w:numPr>
          <w:ilvl w:val="1"/>
          <w:numId w:val="5"/>
        </w:numPr>
        <w:rPr>
          <w:lang w:val="en-GB"/>
        </w:rPr>
      </w:pPr>
      <w:r>
        <w:rPr>
          <w:lang w:val="en-GB"/>
        </w:rPr>
        <w:t>Specifically, this will happen if there is a minimum of 60cm between subwoofer cabinets or cabinet and wall</w:t>
      </w:r>
    </w:p>
    <w:p w14:paraId="34A0B440" w14:textId="77777777" w:rsidR="001A532C" w:rsidRDefault="001A532C" w:rsidP="001A532C">
      <w:pPr>
        <w:numPr>
          <w:ilvl w:val="1"/>
          <w:numId w:val="5"/>
        </w:numPr>
        <w:rPr>
          <w:lang w:val="en-GB"/>
        </w:rPr>
      </w:pPr>
      <w:r>
        <w:rPr>
          <w:lang w:val="en-GB"/>
        </w:rPr>
        <w:t xml:space="preserve">Sub was operated in 100Hz mode – so passband was 39 – 110  Hz </w:t>
      </w:r>
    </w:p>
    <w:p w14:paraId="142FC86E" w14:textId="77777777" w:rsidR="00892296" w:rsidRDefault="00892296" w:rsidP="001A532C">
      <w:pPr>
        <w:numPr>
          <w:ilvl w:val="0"/>
          <w:numId w:val="5"/>
        </w:numPr>
        <w:rPr>
          <w:lang w:val="en-GB"/>
        </w:rPr>
      </w:pPr>
      <w:r>
        <w:rPr>
          <w:lang w:val="en-GB"/>
        </w:rPr>
        <w:t xml:space="preserve">Defining the baseline – HOW </w:t>
      </w:r>
    </w:p>
    <w:p w14:paraId="0828DAE3" w14:textId="77777777" w:rsidR="00892296" w:rsidRDefault="001A532C" w:rsidP="00B476C9">
      <w:pPr>
        <w:numPr>
          <w:ilvl w:val="1"/>
          <w:numId w:val="5"/>
        </w:numPr>
        <w:rPr>
          <w:lang w:val="en-GB"/>
        </w:rPr>
      </w:pPr>
      <w:r w:rsidRPr="00892296">
        <w:rPr>
          <w:lang w:val="en-GB"/>
        </w:rPr>
        <w:t xml:space="preserve">The behaviour of the subwoofer was measured </w:t>
      </w:r>
      <w:r w:rsidR="001D1A81" w:rsidRPr="00892296">
        <w:rPr>
          <w:lang w:val="en-GB"/>
        </w:rPr>
        <w:t xml:space="preserve">on its own, to get a baseline </w:t>
      </w:r>
      <w:r w:rsidR="00892296" w:rsidRPr="00892296">
        <w:rPr>
          <w:lang w:val="en-GB"/>
        </w:rPr>
        <w:t xml:space="preserve">of the performance of the speaker in the space </w:t>
      </w:r>
    </w:p>
    <w:p w14:paraId="2261EF6A" w14:textId="77777777" w:rsidR="00892296" w:rsidRPr="00892296" w:rsidRDefault="00892296" w:rsidP="00B476C9">
      <w:pPr>
        <w:numPr>
          <w:ilvl w:val="1"/>
          <w:numId w:val="5"/>
        </w:numPr>
        <w:rPr>
          <w:lang w:val="en-GB"/>
        </w:rPr>
      </w:pPr>
      <w:r w:rsidRPr="00892296">
        <w:rPr>
          <w:lang w:val="en-GB"/>
        </w:rPr>
        <w:t>Introduction of measuring software – CLIO was used</w:t>
      </w:r>
    </w:p>
    <w:p w14:paraId="222A6AC9" w14:textId="77777777" w:rsidR="00892296" w:rsidRDefault="00892296" w:rsidP="00892296">
      <w:pPr>
        <w:numPr>
          <w:ilvl w:val="1"/>
          <w:numId w:val="5"/>
        </w:numPr>
        <w:rPr>
          <w:lang w:val="en-GB"/>
        </w:rPr>
      </w:pPr>
      <w:r>
        <w:rPr>
          <w:lang w:val="en-GB"/>
        </w:rPr>
        <w:t>Introduction of stimulus – MLS</w:t>
      </w:r>
    </w:p>
    <w:p w14:paraId="504F5A1D" w14:textId="77777777" w:rsidR="00892296" w:rsidRDefault="00892296" w:rsidP="00892296">
      <w:pPr>
        <w:numPr>
          <w:ilvl w:val="1"/>
          <w:numId w:val="5"/>
        </w:numPr>
        <w:rPr>
          <w:lang w:val="en-GB"/>
        </w:rPr>
      </w:pPr>
      <w:r>
        <w:rPr>
          <w:lang w:val="en-GB"/>
        </w:rPr>
        <w:t>HOW – mic placement – 1 cm from floor WHY? To avoid the floor reflection</w:t>
      </w:r>
    </w:p>
    <w:p w14:paraId="0F40F41D" w14:textId="77777777" w:rsidR="00892296" w:rsidRDefault="00892296" w:rsidP="00892296">
      <w:pPr>
        <w:numPr>
          <w:ilvl w:val="1"/>
          <w:numId w:val="5"/>
        </w:numPr>
        <w:rPr>
          <w:lang w:val="en-GB"/>
        </w:rPr>
      </w:pPr>
      <w:r>
        <w:rPr>
          <w:lang w:val="en-GB"/>
        </w:rPr>
        <w:t>Examined at three frequencies – 40Hz 80Hz and 120Hz</w:t>
      </w:r>
      <w:commentRangeEnd w:id="3"/>
      <w:r w:rsidR="007D7CBA">
        <w:rPr>
          <w:rStyle w:val="CommentReference"/>
        </w:rPr>
        <w:commentReference w:id="3"/>
      </w:r>
    </w:p>
    <w:p w14:paraId="49E1AD63" w14:textId="77777777" w:rsidR="00892296" w:rsidRDefault="00892296" w:rsidP="00892296">
      <w:pPr>
        <w:numPr>
          <w:ilvl w:val="0"/>
          <w:numId w:val="5"/>
        </w:numPr>
        <w:rPr>
          <w:lang w:val="en-GB"/>
        </w:rPr>
      </w:pPr>
      <w:commentRangeStart w:id="5"/>
      <w:r>
        <w:rPr>
          <w:lang w:val="en-GB"/>
        </w:rPr>
        <w:t>Reviewing the results – WHAT</w:t>
      </w:r>
      <w:r w:rsidR="00340508">
        <w:rPr>
          <w:lang w:val="en-GB"/>
        </w:rPr>
        <w:t xml:space="preserve"> &amp; WHY</w:t>
      </w:r>
    </w:p>
    <w:p w14:paraId="71C59949" w14:textId="77777777" w:rsidR="00892296" w:rsidRDefault="00892296" w:rsidP="00892296">
      <w:pPr>
        <w:numPr>
          <w:ilvl w:val="1"/>
          <w:numId w:val="5"/>
        </w:numPr>
        <w:rPr>
          <w:lang w:val="en-GB"/>
        </w:rPr>
      </w:pPr>
      <w:r>
        <w:rPr>
          <w:lang w:val="en-GB"/>
        </w:rPr>
        <w:t>There are exceptions in that other stuff in the measuring space is stores asymmetrically around the measurement circle – WHY</w:t>
      </w:r>
    </w:p>
    <w:p w14:paraId="44967C0E" w14:textId="77777777" w:rsidR="00892296" w:rsidRDefault="00892296" w:rsidP="00892296">
      <w:pPr>
        <w:numPr>
          <w:ilvl w:val="1"/>
          <w:numId w:val="5"/>
        </w:numPr>
        <w:rPr>
          <w:lang w:val="en-GB"/>
        </w:rPr>
      </w:pPr>
      <w:r>
        <w:rPr>
          <w:lang w:val="en-GB"/>
        </w:rPr>
        <w:t xml:space="preserve">Data shows front-back rejection of between 14dB and 16dB which agreed with the manufacturers data if you ASSUME 5dB </w:t>
      </w:r>
      <w:r w:rsidR="00340508">
        <w:rPr>
          <w:lang w:val="en-GB"/>
        </w:rPr>
        <w:t>increments - WHAT</w:t>
      </w:r>
    </w:p>
    <w:p w14:paraId="5C220CB6" w14:textId="77777777" w:rsidR="00340508" w:rsidRDefault="00340508" w:rsidP="00340508">
      <w:pPr>
        <w:numPr>
          <w:ilvl w:val="1"/>
          <w:numId w:val="5"/>
        </w:numPr>
        <w:rPr>
          <w:lang w:val="en-GB"/>
        </w:rPr>
      </w:pPr>
      <w:r>
        <w:rPr>
          <w:lang w:val="en-GB"/>
        </w:rPr>
        <w:t>The on-axis frequency response is similar – falls at 40Hz by about 30dB to 20Hz which is what’s published - WHAT</w:t>
      </w:r>
    </w:p>
    <w:p w14:paraId="214E83FA" w14:textId="77777777" w:rsidR="00340508" w:rsidRDefault="00340508" w:rsidP="00340508">
      <w:pPr>
        <w:numPr>
          <w:ilvl w:val="1"/>
          <w:numId w:val="5"/>
        </w:numPr>
        <w:rPr>
          <w:lang w:val="en-GB"/>
        </w:rPr>
      </w:pPr>
      <w:r>
        <w:rPr>
          <w:lang w:val="en-GB"/>
        </w:rPr>
        <w:t>The HF boost at 90Hz is probably a room effect - WHY</w:t>
      </w:r>
    </w:p>
    <w:p w14:paraId="5C29C9D6" w14:textId="77777777" w:rsidR="00340508" w:rsidRDefault="00340508" w:rsidP="00340508">
      <w:pPr>
        <w:numPr>
          <w:ilvl w:val="1"/>
          <w:numId w:val="5"/>
        </w:numPr>
        <w:rPr>
          <w:lang w:val="en-GB"/>
        </w:rPr>
      </w:pPr>
      <w:r>
        <w:rPr>
          <w:lang w:val="en-GB"/>
        </w:rPr>
        <w:t xml:space="preserve">NOTE: NOISEFLOOR OF THE MEASUREMENT IS HIDDEN </w:t>
      </w:r>
    </w:p>
    <w:p w14:paraId="4A31038A" w14:textId="77777777" w:rsidR="00340508" w:rsidRDefault="00340508" w:rsidP="00340508">
      <w:pPr>
        <w:numPr>
          <w:ilvl w:val="1"/>
          <w:numId w:val="5"/>
        </w:numPr>
        <w:rPr>
          <w:lang w:val="en-GB"/>
        </w:rPr>
      </w:pPr>
      <w:r>
        <w:rPr>
          <w:lang w:val="en-GB"/>
        </w:rPr>
        <w:t>NOTE: PLOT SCALE</w:t>
      </w:r>
      <w:commentRangeEnd w:id="5"/>
      <w:r w:rsidR="007D7CBA">
        <w:rPr>
          <w:rStyle w:val="CommentReference"/>
        </w:rPr>
        <w:commentReference w:id="5"/>
      </w:r>
    </w:p>
    <w:p w14:paraId="55619515" w14:textId="77777777" w:rsidR="00340508" w:rsidRDefault="00340508" w:rsidP="00340508">
      <w:pPr>
        <w:numPr>
          <w:ilvl w:val="0"/>
          <w:numId w:val="5"/>
        </w:numPr>
        <w:rPr>
          <w:lang w:val="en-GB"/>
        </w:rPr>
      </w:pPr>
      <w:r>
        <w:rPr>
          <w:lang w:val="en-GB"/>
        </w:rPr>
        <w:t xml:space="preserve">Small stage configuration – </w:t>
      </w:r>
      <w:commentRangeStart w:id="6"/>
      <w:r>
        <w:rPr>
          <w:lang w:val="en-GB"/>
        </w:rPr>
        <w:t>HOW</w:t>
      </w:r>
      <w:commentRangeEnd w:id="6"/>
      <w:r w:rsidR="007D7CBA">
        <w:rPr>
          <w:rStyle w:val="CommentReference"/>
        </w:rPr>
        <w:commentReference w:id="6"/>
      </w:r>
      <w:r>
        <w:rPr>
          <w:lang w:val="en-GB"/>
        </w:rPr>
        <w:t xml:space="preserve"> </w:t>
      </w:r>
    </w:p>
    <w:p w14:paraId="1BA11934" w14:textId="77777777" w:rsidR="00340508" w:rsidRPr="00DD4561" w:rsidRDefault="00340508" w:rsidP="00DD4561">
      <w:pPr>
        <w:numPr>
          <w:ilvl w:val="1"/>
          <w:numId w:val="5"/>
        </w:numPr>
        <w:rPr>
          <w:lang w:val="en-GB"/>
        </w:rPr>
      </w:pPr>
      <w:r>
        <w:rPr>
          <w:lang w:val="en-GB"/>
        </w:rPr>
        <w:t xml:space="preserve">A single piece of deck of such a size was introduced into a configuration – WHAT – FIGURE 6 </w:t>
      </w:r>
      <w:r w:rsidR="00DD4561">
        <w:rPr>
          <w:lang w:val="en-GB"/>
        </w:rPr>
        <w:t>EXAMPLE OF THE CONFIGURATION</w:t>
      </w:r>
      <w:r w:rsidR="00DD4561">
        <w:rPr>
          <w:lang w:val="en-GB"/>
        </w:rPr>
        <w:t>s</w:t>
      </w:r>
    </w:p>
    <w:p w14:paraId="0E5099D0" w14:textId="77777777" w:rsidR="00340508" w:rsidRDefault="00340508" w:rsidP="00340508">
      <w:pPr>
        <w:numPr>
          <w:ilvl w:val="1"/>
          <w:numId w:val="5"/>
        </w:numPr>
        <w:rPr>
          <w:lang w:val="en-GB"/>
        </w:rPr>
      </w:pPr>
      <w:r>
        <w:rPr>
          <w:lang w:val="en-GB"/>
        </w:rPr>
        <w:t>The purpose of the configuration was to see what a single piece of deck did – WHY</w:t>
      </w:r>
    </w:p>
    <w:p w14:paraId="452983B3" w14:textId="77777777" w:rsidR="00340508" w:rsidRDefault="00340508" w:rsidP="00340508">
      <w:pPr>
        <w:numPr>
          <w:ilvl w:val="1"/>
          <w:numId w:val="5"/>
        </w:numPr>
        <w:rPr>
          <w:lang w:val="en-GB"/>
        </w:rPr>
      </w:pPr>
      <w:r>
        <w:rPr>
          <w:lang w:val="en-GB"/>
        </w:rPr>
        <w:t>Would one piece of deck make no change – QUESTION?</w:t>
      </w:r>
    </w:p>
    <w:p w14:paraId="64AE3A46" w14:textId="77777777" w:rsidR="00340508" w:rsidRDefault="00340508" w:rsidP="00340508">
      <w:pPr>
        <w:numPr>
          <w:ilvl w:val="1"/>
          <w:numId w:val="5"/>
        </w:numPr>
        <w:rPr>
          <w:lang w:val="en-GB"/>
        </w:rPr>
      </w:pPr>
      <w:r>
        <w:rPr>
          <w:lang w:val="en-GB"/>
        </w:rPr>
        <w:t>Because the deck as small dimensions – WHY TO THE QUESTION</w:t>
      </w:r>
    </w:p>
    <w:p w14:paraId="0AFE7DE1" w14:textId="77777777" w:rsidR="00340508" w:rsidRDefault="00340508" w:rsidP="00340508">
      <w:pPr>
        <w:numPr>
          <w:ilvl w:val="1"/>
          <w:numId w:val="5"/>
        </w:numPr>
        <w:rPr>
          <w:lang w:val="en-GB"/>
        </w:rPr>
      </w:pPr>
      <w:r>
        <w:rPr>
          <w:lang w:val="en-GB"/>
        </w:rPr>
        <w:t>This is a first step towards better understanding the issue – WHY DO THIS TEST</w:t>
      </w:r>
    </w:p>
    <w:p w14:paraId="602FCA2C" w14:textId="77777777" w:rsidR="00340508" w:rsidRDefault="00340508" w:rsidP="00340508">
      <w:pPr>
        <w:numPr>
          <w:ilvl w:val="0"/>
          <w:numId w:val="5"/>
        </w:numPr>
        <w:rPr>
          <w:lang w:val="en-GB"/>
        </w:rPr>
      </w:pPr>
      <w:r>
        <w:rPr>
          <w:lang w:val="en-GB"/>
        </w:rPr>
        <w:t xml:space="preserve">Large stage </w:t>
      </w:r>
      <w:commentRangeStart w:id="7"/>
      <w:r>
        <w:rPr>
          <w:lang w:val="en-GB"/>
        </w:rPr>
        <w:t>configuration</w:t>
      </w:r>
      <w:commentRangeEnd w:id="7"/>
      <w:r w:rsidR="007D7CBA">
        <w:rPr>
          <w:rStyle w:val="CommentReference"/>
        </w:rPr>
        <w:commentReference w:id="7"/>
      </w:r>
      <w:r>
        <w:rPr>
          <w:lang w:val="en-GB"/>
        </w:rPr>
        <w:t xml:space="preserve"> </w:t>
      </w:r>
    </w:p>
    <w:p w14:paraId="246BE4FC" w14:textId="77777777" w:rsidR="00340508" w:rsidRDefault="00340508" w:rsidP="00340508">
      <w:pPr>
        <w:numPr>
          <w:ilvl w:val="1"/>
          <w:numId w:val="5"/>
        </w:numPr>
        <w:rPr>
          <w:lang w:val="en-GB"/>
        </w:rPr>
      </w:pPr>
      <w:r>
        <w:rPr>
          <w:lang w:val="en-GB"/>
        </w:rPr>
        <w:t>Before sharing the results, explain the next step</w:t>
      </w:r>
    </w:p>
    <w:p w14:paraId="5A3C59B5" w14:textId="77777777" w:rsidR="00340508" w:rsidRDefault="00340508" w:rsidP="00340508">
      <w:pPr>
        <w:numPr>
          <w:ilvl w:val="1"/>
          <w:numId w:val="5"/>
        </w:numPr>
        <w:rPr>
          <w:lang w:val="en-GB"/>
        </w:rPr>
      </w:pPr>
      <w:r>
        <w:rPr>
          <w:lang w:val="en-GB"/>
        </w:rPr>
        <w:t xml:space="preserve">The next step was the expand the stage to be more similar to real life events </w:t>
      </w:r>
      <w:r w:rsidR="00DD4561">
        <w:rPr>
          <w:lang w:val="en-GB"/>
        </w:rPr>
        <w:t>–</w:t>
      </w:r>
      <w:r>
        <w:rPr>
          <w:lang w:val="en-GB"/>
        </w:rPr>
        <w:t xml:space="preserve"> WHY</w:t>
      </w:r>
      <w:r w:rsidR="00DD4561">
        <w:rPr>
          <w:lang w:val="en-GB"/>
        </w:rPr>
        <w:t>- FIGURE 7 EXAMPLE OF THE CONFIGURATION</w:t>
      </w:r>
    </w:p>
    <w:p w14:paraId="584A5D81" w14:textId="77777777" w:rsidR="00340508" w:rsidRDefault="00340508" w:rsidP="00340508">
      <w:pPr>
        <w:numPr>
          <w:ilvl w:val="1"/>
          <w:numId w:val="5"/>
        </w:numPr>
        <w:rPr>
          <w:lang w:val="en-GB"/>
        </w:rPr>
      </w:pPr>
      <w:r>
        <w:rPr>
          <w:lang w:val="en-GB"/>
        </w:rPr>
        <w:t>In this case it’s a 3*3 grid or 7.3m by 3.65m – WHAT</w:t>
      </w:r>
    </w:p>
    <w:p w14:paraId="37F1F528" w14:textId="77777777" w:rsidR="00DD4561" w:rsidRDefault="00DD4561" w:rsidP="00DD4561">
      <w:pPr>
        <w:numPr>
          <w:ilvl w:val="1"/>
          <w:numId w:val="5"/>
        </w:numPr>
        <w:rPr>
          <w:lang w:val="en-GB"/>
        </w:rPr>
      </w:pPr>
      <w:r>
        <w:rPr>
          <w:lang w:val="en-GB"/>
        </w:rPr>
        <w:t>The stage height was restricted to 0.52m due to available legs – WHAT and WHY</w:t>
      </w:r>
    </w:p>
    <w:p w14:paraId="5856CA75" w14:textId="77777777" w:rsidR="00DD4561" w:rsidRDefault="00DD4561" w:rsidP="00DD4561">
      <w:pPr>
        <w:numPr>
          <w:ilvl w:val="1"/>
          <w:numId w:val="5"/>
        </w:numPr>
        <w:rPr>
          <w:lang w:val="en-GB"/>
        </w:rPr>
      </w:pPr>
      <w:r>
        <w:rPr>
          <w:lang w:val="en-GB"/>
        </w:rPr>
        <w:t>Because of the height limitation the sub couldn’t fit under the stage – WHAT</w:t>
      </w:r>
    </w:p>
    <w:p w14:paraId="14A1DCEC" w14:textId="77777777" w:rsidR="00DD4561" w:rsidRDefault="00DD4561" w:rsidP="00DD4561">
      <w:pPr>
        <w:numPr>
          <w:ilvl w:val="1"/>
          <w:numId w:val="5"/>
        </w:numPr>
        <w:rPr>
          <w:lang w:val="en-GB"/>
        </w:rPr>
      </w:pPr>
      <w:r>
        <w:rPr>
          <w:lang w:val="en-GB"/>
        </w:rPr>
        <w:t>So the under-stage configuration was modelled in FDTD – WHAT &amp; WHY</w:t>
      </w:r>
    </w:p>
    <w:p w14:paraId="20A50B39" w14:textId="77777777" w:rsidR="00DD4561" w:rsidRDefault="00DD4561" w:rsidP="00DD4561">
      <w:pPr>
        <w:numPr>
          <w:ilvl w:val="1"/>
          <w:numId w:val="5"/>
        </w:numPr>
        <w:rPr>
          <w:lang w:val="en-GB"/>
        </w:rPr>
      </w:pPr>
      <w:r>
        <w:rPr>
          <w:lang w:val="en-GB"/>
        </w:rPr>
        <w:t>To give an approximation of the effect – FURTHER WHY</w:t>
      </w:r>
    </w:p>
    <w:p w14:paraId="76AC5A1A" w14:textId="77777777" w:rsidR="00DD4561" w:rsidRPr="00DD4561" w:rsidRDefault="00DD4561" w:rsidP="00DD4561">
      <w:pPr>
        <w:numPr>
          <w:ilvl w:val="1"/>
          <w:numId w:val="5"/>
        </w:numPr>
        <w:rPr>
          <w:lang w:val="en-GB"/>
        </w:rPr>
      </w:pPr>
      <w:r>
        <w:rPr>
          <w:lang w:val="en-GB"/>
        </w:rPr>
        <w:t>Explain that this stage is still small compared to big events, but is big enough to give a good idea – WHAT</w:t>
      </w:r>
    </w:p>
    <w:p w14:paraId="4D0993D3" w14:textId="77777777" w:rsidR="00340508" w:rsidRPr="00340508" w:rsidRDefault="00340508" w:rsidP="00340508">
      <w:pPr>
        <w:ind w:left="360"/>
        <w:rPr>
          <w:lang w:val="en-GB"/>
        </w:rPr>
      </w:pPr>
    </w:p>
    <w:p w14:paraId="0378F393" w14:textId="77777777" w:rsidR="00680E2F" w:rsidRDefault="00680E2F" w:rsidP="00680E2F">
      <w:pPr>
        <w:pStyle w:val="Heading1"/>
      </w:pPr>
      <w:commentRangeStart w:id="8"/>
      <w:r>
        <w:t>Results</w:t>
      </w:r>
      <w:commentRangeEnd w:id="8"/>
      <w:r w:rsidR="0010370E">
        <w:rPr>
          <w:rStyle w:val="CommentReference"/>
          <w:b w:val="0"/>
          <w:caps w:val="0"/>
          <w:lang w:val="en-US"/>
        </w:rPr>
        <w:commentReference w:id="8"/>
      </w:r>
    </w:p>
    <w:p w14:paraId="522513C9" w14:textId="77777777" w:rsidR="00CF251C" w:rsidRPr="00CF251C" w:rsidRDefault="00CF251C" w:rsidP="00DD4561">
      <w:pPr>
        <w:numPr>
          <w:ilvl w:val="0"/>
          <w:numId w:val="6"/>
        </w:numPr>
        <w:rPr>
          <w:u w:val="single"/>
          <w:lang w:val="en-GB"/>
        </w:rPr>
      </w:pPr>
      <w:commentRangeStart w:id="9"/>
      <w:r w:rsidRPr="00CF251C">
        <w:rPr>
          <w:u w:val="single"/>
          <w:lang w:val="en-GB"/>
        </w:rPr>
        <w:t>SMALL STAGE SECTION</w:t>
      </w:r>
    </w:p>
    <w:p w14:paraId="7374E780" w14:textId="77777777" w:rsidR="00DD4561" w:rsidRDefault="00DD4561" w:rsidP="00DD4561">
      <w:pPr>
        <w:numPr>
          <w:ilvl w:val="0"/>
          <w:numId w:val="6"/>
        </w:numPr>
        <w:rPr>
          <w:lang w:val="en-GB"/>
        </w:rPr>
      </w:pPr>
      <w:r>
        <w:rPr>
          <w:lang w:val="en-GB"/>
        </w:rPr>
        <w:t>Reiteration the conditions of the experiment</w:t>
      </w:r>
    </w:p>
    <w:p w14:paraId="66E1FF67" w14:textId="77777777" w:rsidR="00DD4561" w:rsidRDefault="00DD4561" w:rsidP="00DD4561">
      <w:pPr>
        <w:numPr>
          <w:ilvl w:val="1"/>
          <w:numId w:val="6"/>
        </w:numPr>
        <w:rPr>
          <w:lang w:val="en-GB"/>
        </w:rPr>
      </w:pPr>
      <w:r>
        <w:rPr>
          <w:lang w:val="en-GB"/>
        </w:rPr>
        <w:t>The three subwoofer positions were analysed in terms of the shape of the polar plot – WHAT</w:t>
      </w:r>
    </w:p>
    <w:p w14:paraId="070FED76" w14:textId="77777777" w:rsidR="00DD4561" w:rsidRDefault="00DD4561" w:rsidP="00DD4561">
      <w:pPr>
        <w:numPr>
          <w:ilvl w:val="1"/>
          <w:numId w:val="6"/>
        </w:numPr>
        <w:rPr>
          <w:lang w:val="en-GB"/>
        </w:rPr>
      </w:pPr>
      <w:r>
        <w:rPr>
          <w:lang w:val="en-GB"/>
        </w:rPr>
        <w:t>The figures below show the polar plots and frequency responses for no stage and a single stage are given – WHAT</w:t>
      </w:r>
    </w:p>
    <w:p w14:paraId="09156F95" w14:textId="77777777" w:rsidR="00DD4561" w:rsidRDefault="00DD4561" w:rsidP="00DD4561">
      <w:pPr>
        <w:numPr>
          <w:ilvl w:val="0"/>
          <w:numId w:val="6"/>
        </w:numPr>
        <w:rPr>
          <w:lang w:val="en-GB"/>
        </w:rPr>
      </w:pPr>
      <w:r>
        <w:rPr>
          <w:lang w:val="en-GB"/>
        </w:rPr>
        <w:t>Explanation of what the results show</w:t>
      </w:r>
    </w:p>
    <w:p w14:paraId="166664F3" w14:textId="77777777" w:rsidR="00DD4561" w:rsidRDefault="00DD4561" w:rsidP="00DD4561">
      <w:pPr>
        <w:numPr>
          <w:ilvl w:val="1"/>
          <w:numId w:val="6"/>
        </w:numPr>
        <w:rPr>
          <w:lang w:val="en-GB"/>
        </w:rPr>
      </w:pPr>
      <w:r>
        <w:rPr>
          <w:lang w:val="en-GB"/>
        </w:rPr>
        <w:t xml:space="preserve">It can be seen what the frequency responses in-front and behind with one piece of deck make little to no change In the audience area – WHAT </w:t>
      </w:r>
    </w:p>
    <w:p w14:paraId="713B6C21" w14:textId="77777777" w:rsidR="00DD4561" w:rsidRDefault="00845398" w:rsidP="00DD4561">
      <w:pPr>
        <w:numPr>
          <w:ilvl w:val="1"/>
          <w:numId w:val="6"/>
        </w:numPr>
        <w:rPr>
          <w:lang w:val="en-GB"/>
        </w:rPr>
      </w:pPr>
      <w:r>
        <w:rPr>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Default="00845398" w:rsidP="00DD4561">
      <w:pPr>
        <w:numPr>
          <w:ilvl w:val="1"/>
          <w:numId w:val="6"/>
        </w:numPr>
        <w:rPr>
          <w:lang w:val="en-GB"/>
        </w:rPr>
      </w:pPr>
      <w:r>
        <w:rPr>
          <w:lang w:val="en-GB"/>
        </w:rPr>
        <w:t>With the subwoofer just in front of the stage, you get better on axis performance than the other two subwoofer positions</w:t>
      </w:r>
    </w:p>
    <w:p w14:paraId="75DA54AE" w14:textId="77777777" w:rsidR="00845398" w:rsidRDefault="00845398" w:rsidP="00845398">
      <w:pPr>
        <w:numPr>
          <w:ilvl w:val="0"/>
          <w:numId w:val="6"/>
        </w:numPr>
        <w:rPr>
          <w:lang w:val="en-GB"/>
        </w:rPr>
      </w:pPr>
      <w:r>
        <w:rPr>
          <w:lang w:val="en-GB"/>
        </w:rPr>
        <w:t>A look at the results from another point of view</w:t>
      </w:r>
    </w:p>
    <w:p w14:paraId="53EF9D08" w14:textId="77777777" w:rsidR="00845398" w:rsidRDefault="00845398" w:rsidP="00845398">
      <w:pPr>
        <w:numPr>
          <w:ilvl w:val="1"/>
          <w:numId w:val="6"/>
        </w:numPr>
        <w:rPr>
          <w:lang w:val="en-GB"/>
        </w:rPr>
      </w:pPr>
      <w:r>
        <w:rPr>
          <w:lang w:val="en-GB"/>
        </w:rPr>
        <w:t>Its necessary to compare the frequency responses in more than on axis and off axis – WHAT</w:t>
      </w:r>
    </w:p>
    <w:p w14:paraId="2A6825A2" w14:textId="77777777" w:rsidR="00845398" w:rsidRDefault="00845398" w:rsidP="00845398">
      <w:pPr>
        <w:numPr>
          <w:ilvl w:val="1"/>
          <w:numId w:val="6"/>
        </w:numPr>
        <w:rPr>
          <w:lang w:val="en-GB"/>
        </w:rPr>
      </w:pPr>
      <w:r>
        <w:rPr>
          <w:lang w:val="en-GB"/>
        </w:rPr>
        <w:t>The</w:t>
      </w:r>
      <w:r w:rsidR="00CF251C">
        <w:rPr>
          <w:lang w:val="en-GB"/>
        </w:rPr>
        <w:t xml:space="preserve"> 6</w:t>
      </w:r>
      <w:r>
        <w:rPr>
          <w:lang w:val="en-GB"/>
        </w:rPr>
        <w:t xml:space="preserve"> </w:t>
      </w:r>
      <w:r w:rsidR="00CF251C">
        <w:rPr>
          <w:lang w:val="en-GB"/>
        </w:rPr>
        <w:t>+/- 20degree measurement points were ignored because people aren’t normally there – WHY</w:t>
      </w:r>
    </w:p>
    <w:p w14:paraId="787876A3" w14:textId="77777777" w:rsidR="00CF251C" w:rsidRDefault="00CF251C" w:rsidP="00845398">
      <w:pPr>
        <w:numPr>
          <w:ilvl w:val="1"/>
          <w:numId w:val="6"/>
        </w:numPr>
        <w:rPr>
          <w:lang w:val="en-GB"/>
        </w:rPr>
      </w:pPr>
      <w:r>
        <w:rPr>
          <w:lang w:val="en-GB"/>
        </w:rPr>
        <w:t>The groups (onstage and audience) were averaged to give an idea of system behaviour in the audience and on the stage – WHAT &amp; WHY</w:t>
      </w:r>
    </w:p>
    <w:p w14:paraId="406C53A9" w14:textId="77777777" w:rsidR="00CF251C" w:rsidRDefault="00CF251C" w:rsidP="00845398">
      <w:pPr>
        <w:numPr>
          <w:ilvl w:val="1"/>
          <w:numId w:val="6"/>
        </w:numPr>
        <w:rPr>
          <w:lang w:val="en-GB"/>
        </w:rPr>
      </w:pPr>
      <w:r>
        <w:rPr>
          <w:lang w:val="en-GB"/>
        </w:rPr>
        <w:t>The averaged frequency responses with the single deck stage were taken from the no stage ones to give a deviation – WHAT &amp; WHY</w:t>
      </w:r>
    </w:p>
    <w:p w14:paraId="16D24B65" w14:textId="77777777" w:rsidR="00CF251C" w:rsidRDefault="00CF251C" w:rsidP="00845398">
      <w:pPr>
        <w:numPr>
          <w:ilvl w:val="1"/>
          <w:numId w:val="6"/>
        </w:numPr>
        <w:rPr>
          <w:lang w:val="en-GB"/>
        </w:rPr>
      </w:pPr>
      <w:r>
        <w:rPr>
          <w:lang w:val="en-GB"/>
        </w:rPr>
        <w:t>These responses are given in FIGURE 10 – WHAT FIGURES SHOWING DEVIATION</w:t>
      </w:r>
    </w:p>
    <w:p w14:paraId="1CA322BB" w14:textId="77777777" w:rsidR="00CF251C" w:rsidRDefault="00CF251C" w:rsidP="00CF251C">
      <w:pPr>
        <w:numPr>
          <w:ilvl w:val="0"/>
          <w:numId w:val="6"/>
        </w:numPr>
        <w:rPr>
          <w:lang w:val="en-GB"/>
        </w:rPr>
      </w:pPr>
      <w:r>
        <w:rPr>
          <w:lang w:val="en-GB"/>
        </w:rPr>
        <w:t xml:space="preserve">Rounding off this part of the analysis of the effect of the small stage </w:t>
      </w:r>
    </w:p>
    <w:p w14:paraId="39782CE3" w14:textId="77777777" w:rsidR="00CF251C" w:rsidRDefault="00CF251C" w:rsidP="00845398">
      <w:pPr>
        <w:numPr>
          <w:ilvl w:val="1"/>
          <w:numId w:val="6"/>
        </w:numPr>
        <w:rPr>
          <w:lang w:val="en-GB"/>
        </w:rPr>
      </w:pPr>
      <w:r>
        <w:rPr>
          <w:lang w:val="en-GB"/>
        </w:rPr>
        <w:t>This analysis provides ‘conclusive’ evidence that the best place to have a subwoofer around one piece of stage deck is in front of the deck – WHAT</w:t>
      </w:r>
    </w:p>
    <w:p w14:paraId="525EC8D8" w14:textId="77777777" w:rsidR="00CF251C" w:rsidRDefault="00CF251C" w:rsidP="00845398">
      <w:pPr>
        <w:numPr>
          <w:ilvl w:val="1"/>
          <w:numId w:val="6"/>
        </w:numPr>
        <w:rPr>
          <w:lang w:val="en-GB"/>
        </w:rPr>
      </w:pPr>
      <w:r>
        <w:rPr>
          <w:lang w:val="en-GB"/>
        </w:rPr>
        <w:t xml:space="preserve">This place exceeds or matches the front-to-back rejection ratio of the subwoofer with no deck – WHY </w:t>
      </w:r>
    </w:p>
    <w:p w14:paraId="194BF225" w14:textId="77777777" w:rsidR="00CF251C" w:rsidRDefault="005C56AC" w:rsidP="00845398">
      <w:pPr>
        <w:numPr>
          <w:ilvl w:val="1"/>
          <w:numId w:val="6"/>
        </w:numPr>
        <w:rPr>
          <w:lang w:val="en-GB"/>
        </w:rPr>
      </w:pPr>
      <w:r>
        <w:rPr>
          <w:lang w:val="en-GB"/>
        </w:rPr>
        <w:t xml:space="preserve">The under and on stage placements show reduction in the stage rejection in the subwoofers passband – WHAT </w:t>
      </w:r>
      <w:commentRangeEnd w:id="9"/>
      <w:r w:rsidR="007D7CBA">
        <w:rPr>
          <w:rStyle w:val="CommentReference"/>
        </w:rPr>
        <w:commentReference w:id="9"/>
      </w:r>
    </w:p>
    <w:p w14:paraId="11952998" w14:textId="77777777" w:rsidR="005C56AC" w:rsidRPr="005C56AC" w:rsidRDefault="005C56AC" w:rsidP="005C56AC">
      <w:pPr>
        <w:numPr>
          <w:ilvl w:val="0"/>
          <w:numId w:val="6"/>
        </w:numPr>
        <w:rPr>
          <w:lang w:val="en-GB"/>
        </w:rPr>
      </w:pPr>
      <w:commentRangeStart w:id="10"/>
      <w:r>
        <w:rPr>
          <w:u w:val="single"/>
          <w:lang w:val="en-GB"/>
        </w:rPr>
        <w:t>LARGE STAGE SECTION</w:t>
      </w:r>
      <w:commentRangeEnd w:id="10"/>
      <w:r w:rsidR="007D7CBA">
        <w:rPr>
          <w:rStyle w:val="CommentReference"/>
        </w:rPr>
        <w:commentReference w:id="10"/>
      </w:r>
    </w:p>
    <w:p w14:paraId="22696FE2" w14:textId="77777777" w:rsidR="005C56AC" w:rsidRDefault="005C56AC" w:rsidP="005C56AC">
      <w:pPr>
        <w:numPr>
          <w:ilvl w:val="0"/>
          <w:numId w:val="6"/>
        </w:numPr>
        <w:rPr>
          <w:lang w:val="en-GB"/>
        </w:rPr>
      </w:pPr>
      <w:r>
        <w:rPr>
          <w:lang w:val="en-GB"/>
        </w:rPr>
        <w:t>Introduce the large stage results analysis</w:t>
      </w:r>
    </w:p>
    <w:p w14:paraId="41F5E567" w14:textId="77777777" w:rsidR="005C56AC" w:rsidRDefault="005C56AC" w:rsidP="005C56AC">
      <w:pPr>
        <w:numPr>
          <w:ilvl w:val="1"/>
          <w:numId w:val="6"/>
        </w:numPr>
        <w:rPr>
          <w:lang w:val="en-GB"/>
        </w:rPr>
      </w:pPr>
      <w:r>
        <w:rPr>
          <w:lang w:val="en-GB"/>
        </w:rPr>
        <w:t>An identical analysis to the small stage was done with the large stage – WHAT reiteration</w:t>
      </w:r>
    </w:p>
    <w:p w14:paraId="116E7205" w14:textId="77777777" w:rsidR="005C56AC" w:rsidRDefault="005C56AC" w:rsidP="005C56AC">
      <w:pPr>
        <w:numPr>
          <w:ilvl w:val="1"/>
          <w:numId w:val="6"/>
        </w:numPr>
        <w:rPr>
          <w:lang w:val="en-GB"/>
        </w:rPr>
      </w:pPr>
      <w:r>
        <w:rPr>
          <w:lang w:val="en-GB"/>
        </w:rPr>
        <w:t>The polar plots and frequency responses are given in the below FIGURES</w:t>
      </w:r>
    </w:p>
    <w:p w14:paraId="5518D5E0" w14:textId="77777777" w:rsidR="005C56AC" w:rsidRDefault="005C56AC" w:rsidP="005C56AC">
      <w:pPr>
        <w:numPr>
          <w:ilvl w:val="1"/>
          <w:numId w:val="6"/>
        </w:numPr>
        <w:rPr>
          <w:lang w:val="en-GB"/>
        </w:rPr>
      </w:pPr>
      <w:r>
        <w:rPr>
          <w:lang w:val="en-GB"/>
        </w:rPr>
        <w:t>Under stage placement wasn’t possible so the data is modelled – WHAT reiteration</w:t>
      </w:r>
    </w:p>
    <w:p w14:paraId="34D1C4B9" w14:textId="77777777" w:rsidR="005C56AC" w:rsidRDefault="005C56AC" w:rsidP="005C56AC">
      <w:pPr>
        <w:numPr>
          <w:ilvl w:val="0"/>
          <w:numId w:val="6"/>
        </w:numPr>
        <w:rPr>
          <w:lang w:val="en-GB"/>
        </w:rPr>
      </w:pPr>
      <w:r>
        <w:rPr>
          <w:lang w:val="en-GB"/>
        </w:rPr>
        <w:t>Compare the results between large and small stage</w:t>
      </w:r>
    </w:p>
    <w:p w14:paraId="6E74B895" w14:textId="77777777" w:rsidR="005C56AC" w:rsidRDefault="005C56AC" w:rsidP="005C56AC">
      <w:pPr>
        <w:numPr>
          <w:ilvl w:val="1"/>
          <w:numId w:val="6"/>
        </w:numPr>
        <w:rPr>
          <w:lang w:val="en-GB"/>
        </w:rPr>
      </w:pPr>
      <w:r>
        <w:rPr>
          <w:lang w:val="en-GB"/>
        </w:rPr>
        <w:t>There are some similar and dissimilar trends – WHAT</w:t>
      </w:r>
    </w:p>
    <w:p w14:paraId="0EDA21FF" w14:textId="77777777" w:rsidR="005C56AC" w:rsidRDefault="005C56AC" w:rsidP="005C56AC">
      <w:pPr>
        <w:numPr>
          <w:ilvl w:val="1"/>
          <w:numId w:val="6"/>
        </w:numPr>
        <w:rPr>
          <w:lang w:val="en-GB"/>
        </w:rPr>
      </w:pPr>
      <w:r>
        <w:rPr>
          <w:lang w:val="en-GB"/>
        </w:rPr>
        <w:t xml:space="preserve">The under stage location appears to be the worst choice in both cases, even though the large stage data was modelled – WHY/WHAT </w:t>
      </w:r>
    </w:p>
    <w:p w14:paraId="6156DC79" w14:textId="77777777" w:rsidR="005C56AC" w:rsidRDefault="005C56AC" w:rsidP="005C56AC">
      <w:pPr>
        <w:numPr>
          <w:ilvl w:val="1"/>
          <w:numId w:val="6"/>
        </w:numPr>
        <w:rPr>
          <w:lang w:val="en-GB"/>
        </w:rPr>
      </w:pPr>
      <w:r>
        <w:rPr>
          <w:lang w:val="en-GB"/>
        </w:rPr>
        <w:t xml:space="preserve">So more investigation is needed – WHAT </w:t>
      </w:r>
    </w:p>
    <w:p w14:paraId="5C54E792" w14:textId="77777777" w:rsidR="005C56AC" w:rsidRDefault="005C56AC" w:rsidP="005C56AC">
      <w:pPr>
        <w:numPr>
          <w:ilvl w:val="1"/>
          <w:numId w:val="6"/>
        </w:numPr>
        <w:rPr>
          <w:lang w:val="en-GB"/>
        </w:rPr>
      </w:pPr>
      <w:r>
        <w:rPr>
          <w:lang w:val="en-GB"/>
        </w:rPr>
        <w:t xml:space="preserve">Between 60 and 90Hz, there is less front-back rejection for the in-front of stage position </w:t>
      </w:r>
      <w:r w:rsidR="006C4817">
        <w:rPr>
          <w:lang w:val="en-GB"/>
        </w:rPr>
        <w:t xml:space="preserve">than with no stage – WHAT </w:t>
      </w:r>
    </w:p>
    <w:p w14:paraId="4044AF2B" w14:textId="77777777" w:rsidR="006C4817" w:rsidRDefault="006C4817" w:rsidP="006C4817">
      <w:pPr>
        <w:numPr>
          <w:ilvl w:val="0"/>
          <w:numId w:val="6"/>
        </w:numPr>
        <w:rPr>
          <w:lang w:val="en-GB"/>
        </w:rPr>
      </w:pPr>
      <w:r>
        <w:rPr>
          <w:lang w:val="en-GB"/>
        </w:rPr>
        <w:t>Explanation of why a big stage makes a difference, and the effect of the rear wall on the experiment</w:t>
      </w:r>
      <w:r w:rsidR="005020ED">
        <w:rPr>
          <w:lang w:val="en-GB"/>
        </w:rPr>
        <w:t xml:space="preserve"> – BIG EXPLANATION OF WHY SOME UNEXPECTED VARIANCE</w:t>
      </w:r>
    </w:p>
    <w:p w14:paraId="2600EA60" w14:textId="77777777" w:rsidR="006C4817" w:rsidRDefault="006C4817" w:rsidP="006C4817">
      <w:pPr>
        <w:numPr>
          <w:ilvl w:val="1"/>
          <w:numId w:val="6"/>
        </w:numPr>
        <w:rPr>
          <w:lang w:val="en-GB"/>
        </w:rPr>
      </w:pPr>
      <w:r>
        <w:rPr>
          <w:lang w:val="en-GB"/>
        </w:rPr>
        <w:t>A possible explanation is the big stage is acoustically larger in the subwoofer passband, so most frequencies interact with the stage - WHAT</w:t>
      </w:r>
    </w:p>
    <w:p w14:paraId="0C2C31FB" w14:textId="77777777" w:rsidR="006C4817" w:rsidRDefault="006C4817" w:rsidP="006C4817">
      <w:pPr>
        <w:numPr>
          <w:ilvl w:val="1"/>
          <w:numId w:val="6"/>
        </w:numPr>
        <w:rPr>
          <w:lang w:val="en-GB"/>
        </w:rPr>
      </w:pPr>
      <w:r>
        <w:rPr>
          <w:lang w:val="en-GB"/>
        </w:rPr>
        <w:t>A wall was just behind the stage, so a strong reflection may have interacted with the measurements – WHY</w:t>
      </w:r>
    </w:p>
    <w:p w14:paraId="16861A24" w14:textId="77777777" w:rsidR="006C4817" w:rsidRDefault="006C4817" w:rsidP="006C4817">
      <w:pPr>
        <w:numPr>
          <w:ilvl w:val="1"/>
          <w:numId w:val="6"/>
        </w:numPr>
        <w:rPr>
          <w:lang w:val="en-GB"/>
        </w:rPr>
      </w:pPr>
      <w:r>
        <w:rPr>
          <w:lang w:val="en-GB"/>
        </w:rPr>
        <w:t>The propagation distance of the reflection was 9.7 meters for the first driver of the subwoofer, a wavelength relative to 17.68Hz - WHAT</w:t>
      </w:r>
    </w:p>
    <w:p w14:paraId="31A59425" w14:textId="77777777" w:rsidR="006C4817" w:rsidRDefault="006C4817" w:rsidP="006C4817">
      <w:pPr>
        <w:numPr>
          <w:ilvl w:val="1"/>
          <w:numId w:val="6"/>
        </w:numPr>
        <w:rPr>
          <w:lang w:val="en-GB"/>
        </w:rPr>
      </w:pPr>
      <w:r>
        <w:rPr>
          <w:lang w:val="en-GB"/>
        </w:rPr>
        <w:t>Odd integer multiples of this arrive at the sub 180degrees out of phase with the direct output of the sub, causing cancellation in front of the drive unit – WHY</w:t>
      </w:r>
    </w:p>
    <w:p w14:paraId="38312AB4" w14:textId="77777777" w:rsidR="006C4817" w:rsidRDefault="006C4817" w:rsidP="006C4817">
      <w:pPr>
        <w:numPr>
          <w:ilvl w:val="1"/>
          <w:numId w:val="6"/>
        </w:numPr>
        <w:rPr>
          <w:lang w:val="en-GB"/>
        </w:rPr>
      </w:pPr>
      <w:r>
        <w:rPr>
          <w:lang w:val="en-GB"/>
        </w:rPr>
        <w:t xml:space="preserve">Key frequencies of this odd order multiples are 53Hz and 89Hz – WHAT </w:t>
      </w:r>
    </w:p>
    <w:p w14:paraId="51401E5F" w14:textId="77777777" w:rsidR="006C4817" w:rsidRDefault="006C4817" w:rsidP="006C4817">
      <w:pPr>
        <w:numPr>
          <w:ilvl w:val="1"/>
          <w:numId w:val="6"/>
        </w:numPr>
        <w:rPr>
          <w:lang w:val="en-GB"/>
        </w:rPr>
      </w:pPr>
      <w:r>
        <w:rPr>
          <w:lang w:val="en-GB"/>
        </w:rPr>
        <w:t>The propagation distance of the reflection for the second driver is 8.7 meters, equating to integer multiples of 59 and 99Hz – WHAT</w:t>
      </w:r>
    </w:p>
    <w:p w14:paraId="23D9FA54" w14:textId="77777777" w:rsidR="006C4817" w:rsidRDefault="006C4817" w:rsidP="006C4817">
      <w:pPr>
        <w:numPr>
          <w:ilvl w:val="1"/>
          <w:numId w:val="6"/>
        </w:numPr>
        <w:rPr>
          <w:lang w:val="en-GB"/>
        </w:rPr>
      </w:pPr>
      <w:r>
        <w:rPr>
          <w:lang w:val="en-GB"/>
        </w:rPr>
        <w:t>The significance of this loss of stage rejection requires further work – WHAT</w:t>
      </w:r>
    </w:p>
    <w:p w14:paraId="7C653DDB" w14:textId="77777777" w:rsidR="006C4817" w:rsidRDefault="006C4817" w:rsidP="006C4817">
      <w:pPr>
        <w:numPr>
          <w:ilvl w:val="0"/>
          <w:numId w:val="6"/>
        </w:numPr>
        <w:rPr>
          <w:lang w:val="en-GB"/>
        </w:rPr>
      </w:pPr>
      <w:commentRangeStart w:id="11"/>
      <w:r>
        <w:rPr>
          <w:lang w:val="en-GB"/>
        </w:rPr>
        <w:t>The average front-back rejection ratio analysis</w:t>
      </w:r>
    </w:p>
    <w:p w14:paraId="5302F67D" w14:textId="77777777" w:rsidR="006C4817" w:rsidRDefault="006C4817" w:rsidP="006C4817">
      <w:pPr>
        <w:numPr>
          <w:ilvl w:val="1"/>
          <w:numId w:val="6"/>
        </w:numPr>
        <w:rPr>
          <w:lang w:val="en-GB"/>
        </w:rPr>
      </w:pPr>
      <w:r>
        <w:rPr>
          <w:lang w:val="en-GB"/>
        </w:rPr>
        <w:t>Finally</w:t>
      </w:r>
    </w:p>
    <w:p w14:paraId="33B70409" w14:textId="77777777" w:rsidR="006C4817" w:rsidRDefault="006C4817" w:rsidP="006C4817">
      <w:pPr>
        <w:numPr>
          <w:ilvl w:val="1"/>
          <w:numId w:val="6"/>
        </w:numPr>
        <w:rPr>
          <w:lang w:val="en-GB"/>
        </w:rPr>
      </w:pPr>
      <w:r>
        <w:rPr>
          <w:lang w:val="en-GB"/>
        </w:rPr>
        <w:t>Mean front-back SPL rejection over two frequency ranges (38 – 110Hz) and (20-300Hz) – WHAT</w:t>
      </w:r>
    </w:p>
    <w:p w14:paraId="0F2292F5" w14:textId="77777777" w:rsidR="006C4817" w:rsidRDefault="006C4817" w:rsidP="006C4817">
      <w:pPr>
        <w:numPr>
          <w:ilvl w:val="1"/>
          <w:numId w:val="6"/>
        </w:numPr>
        <w:rPr>
          <w:lang w:val="en-GB"/>
        </w:rPr>
      </w:pPr>
      <w:r>
        <w:rPr>
          <w:lang w:val="en-GB"/>
        </w:rPr>
        <w:t xml:space="preserve">Wider range to account for stage and room resonances –WHY </w:t>
      </w:r>
    </w:p>
    <w:p w14:paraId="3C6C71A2" w14:textId="77777777" w:rsidR="006C4817" w:rsidRDefault="006C4817" w:rsidP="006C4817">
      <w:pPr>
        <w:numPr>
          <w:ilvl w:val="1"/>
          <w:numId w:val="6"/>
        </w:numPr>
        <w:rPr>
          <w:lang w:val="en-GB"/>
        </w:rPr>
      </w:pPr>
      <w:r>
        <w:rPr>
          <w:lang w:val="en-GB"/>
        </w:rPr>
        <w:t xml:space="preserve">Is given in table 1 &amp; 2 – WHAT </w:t>
      </w:r>
    </w:p>
    <w:p w14:paraId="27502946" w14:textId="77777777" w:rsidR="006C4817" w:rsidRDefault="006C4817" w:rsidP="006C4817">
      <w:pPr>
        <w:numPr>
          <w:ilvl w:val="1"/>
          <w:numId w:val="6"/>
        </w:numPr>
        <w:rPr>
          <w:lang w:val="en-GB"/>
        </w:rPr>
      </w:pPr>
      <w:r>
        <w:rPr>
          <w:lang w:val="en-GB"/>
        </w:rPr>
        <w:t xml:space="preserve">The data in those tables give a clear and concise summary – WHAT </w:t>
      </w:r>
    </w:p>
    <w:p w14:paraId="494C189A" w14:textId="77777777" w:rsidR="006C4817" w:rsidRDefault="006C4817" w:rsidP="006C4817">
      <w:pPr>
        <w:numPr>
          <w:ilvl w:val="1"/>
          <w:numId w:val="6"/>
        </w:numPr>
        <w:rPr>
          <w:lang w:val="en-GB"/>
        </w:rPr>
      </w:pPr>
      <w:r>
        <w:rPr>
          <w:lang w:val="en-GB"/>
        </w:rPr>
        <w:t>Placing a cardioid subwoofer on top or under a stage, regardless</w:t>
      </w:r>
      <w:r w:rsidR="005020ED">
        <w:rPr>
          <w:lang w:val="en-GB"/>
        </w:rPr>
        <w:t xml:space="preserve"> of stage size, will reduce the front-back rejection ratio a lot! – WHAT </w:t>
      </w:r>
    </w:p>
    <w:p w14:paraId="0758B24D" w14:textId="77777777" w:rsidR="005020ED" w:rsidRPr="006C4817" w:rsidRDefault="005020ED" w:rsidP="006C4817">
      <w:pPr>
        <w:numPr>
          <w:ilvl w:val="1"/>
          <w:numId w:val="6"/>
        </w:numPr>
        <w:rPr>
          <w:lang w:val="en-GB"/>
        </w:rPr>
      </w:pPr>
      <w:r>
        <w:rPr>
          <w:lang w:val="en-GB"/>
        </w:rPr>
        <w:t>Placing the subwoofer in front of the stage will allow the rejection to be maintained – THE BIG OUTCOME OF THE STUDY – THE WHAT</w:t>
      </w:r>
      <w:commentRangeEnd w:id="11"/>
      <w:r w:rsidR="007D7CBA">
        <w:rPr>
          <w:rStyle w:val="CommentReference"/>
        </w:rPr>
        <w:commentReference w:id="11"/>
      </w:r>
    </w:p>
    <w:p w14:paraId="70BCEC17" w14:textId="77777777" w:rsidR="00680E2F" w:rsidRDefault="00680E2F" w:rsidP="00680E2F">
      <w:pPr>
        <w:rPr>
          <w:lang w:val="en-GB"/>
        </w:rPr>
      </w:pPr>
    </w:p>
    <w:p w14:paraId="1ABA306F" w14:textId="77777777" w:rsidR="00680E2F" w:rsidRDefault="00680E2F" w:rsidP="00680E2F">
      <w:pPr>
        <w:pStyle w:val="Heading1"/>
      </w:pPr>
      <w:commentRangeStart w:id="12"/>
      <w:r>
        <w:t>CONCLUSION</w:t>
      </w:r>
      <w:commentRangeEnd w:id="12"/>
      <w:r w:rsidR="007D7CBA">
        <w:rPr>
          <w:rStyle w:val="CommentReference"/>
          <w:b w:val="0"/>
          <w:caps w:val="0"/>
          <w:lang w:val="en-US"/>
        </w:rPr>
        <w:commentReference w:id="12"/>
      </w:r>
      <w:r>
        <w:t xml:space="preserve"> &amp; Further Work</w:t>
      </w:r>
    </w:p>
    <w:p w14:paraId="73E0D263" w14:textId="77777777" w:rsidR="005020ED" w:rsidRDefault="003F4AD0" w:rsidP="005020ED">
      <w:pPr>
        <w:numPr>
          <w:ilvl w:val="0"/>
          <w:numId w:val="7"/>
        </w:numPr>
        <w:rPr>
          <w:lang w:val="en-GB"/>
        </w:rPr>
      </w:pPr>
      <w:r>
        <w:rPr>
          <w:lang w:val="en-GB"/>
        </w:rPr>
        <w:t>Review of the results and final outcome</w:t>
      </w:r>
    </w:p>
    <w:p w14:paraId="12F4056C" w14:textId="77777777" w:rsidR="005020ED" w:rsidRDefault="005020ED" w:rsidP="005020ED">
      <w:pPr>
        <w:numPr>
          <w:ilvl w:val="1"/>
          <w:numId w:val="7"/>
        </w:numPr>
        <w:rPr>
          <w:lang w:val="en-GB"/>
        </w:rPr>
      </w:pPr>
      <w:r>
        <w:rPr>
          <w:lang w:val="en-GB"/>
        </w:rPr>
        <w:t xml:space="preserve">The results in the paper aid further understanding of the problem – the effect of the stage on the polar response – WHAT </w:t>
      </w:r>
    </w:p>
    <w:p w14:paraId="3680B19D" w14:textId="77777777" w:rsidR="005020ED" w:rsidRDefault="005020ED" w:rsidP="005020ED">
      <w:pPr>
        <w:numPr>
          <w:ilvl w:val="1"/>
          <w:numId w:val="7"/>
        </w:numPr>
        <w:rPr>
          <w:lang w:val="en-GB"/>
        </w:rPr>
      </w:pPr>
      <w:r>
        <w:rPr>
          <w:lang w:val="en-GB"/>
        </w:rPr>
        <w:t xml:space="preserve">If a sub is under or on top, the speaker won’t have the same great directivity – WHAT </w:t>
      </w:r>
    </w:p>
    <w:p w14:paraId="022AA26A" w14:textId="77777777" w:rsidR="005020ED" w:rsidRDefault="005020ED" w:rsidP="005020ED">
      <w:pPr>
        <w:numPr>
          <w:ilvl w:val="1"/>
          <w:numId w:val="7"/>
        </w:numPr>
        <w:rPr>
          <w:lang w:val="en-GB"/>
        </w:rPr>
      </w:pPr>
      <w:r>
        <w:rPr>
          <w:lang w:val="en-GB"/>
        </w:rPr>
        <w:t xml:space="preserve">The result is high SPLS on stage which is no good – WHAT </w:t>
      </w:r>
    </w:p>
    <w:p w14:paraId="38A56FD6" w14:textId="77777777" w:rsidR="005020ED" w:rsidRDefault="005020ED" w:rsidP="005020ED">
      <w:pPr>
        <w:numPr>
          <w:ilvl w:val="1"/>
          <w:numId w:val="7"/>
        </w:numPr>
        <w:rPr>
          <w:lang w:val="en-GB"/>
        </w:rPr>
      </w:pPr>
      <w:r>
        <w:rPr>
          <w:lang w:val="en-GB"/>
        </w:rPr>
        <w:t xml:space="preserve">Placing the sub in front of the stage is the best for maintaining the polar response – WHAT </w:t>
      </w:r>
    </w:p>
    <w:p w14:paraId="3DC0287B" w14:textId="77777777" w:rsidR="005020ED" w:rsidRDefault="005020ED" w:rsidP="005020ED">
      <w:pPr>
        <w:numPr>
          <w:ilvl w:val="1"/>
          <w:numId w:val="7"/>
        </w:numPr>
        <w:rPr>
          <w:lang w:val="en-GB"/>
        </w:rPr>
      </w:pPr>
      <w:r>
        <w:rPr>
          <w:lang w:val="en-GB"/>
        </w:rPr>
        <w:t xml:space="preserve">The results here and the results from earlier work show that its best to place the sub in front of stage – </w:t>
      </w:r>
      <w:r w:rsidRPr="005020ED">
        <w:rPr>
          <w:u w:val="single"/>
          <w:lang w:val="en-GB"/>
        </w:rPr>
        <w:t>WHAT BIG WHAT</w:t>
      </w:r>
      <w:r>
        <w:rPr>
          <w:lang w:val="en-GB"/>
        </w:rPr>
        <w:t xml:space="preserve"> </w:t>
      </w:r>
    </w:p>
    <w:p w14:paraId="0FDDC8F5" w14:textId="77777777" w:rsidR="005020ED" w:rsidRDefault="003F4AD0" w:rsidP="005020ED">
      <w:pPr>
        <w:numPr>
          <w:ilvl w:val="0"/>
          <w:numId w:val="7"/>
        </w:numPr>
        <w:rPr>
          <w:lang w:val="en-GB"/>
        </w:rPr>
      </w:pPr>
      <w:r>
        <w:rPr>
          <w:lang w:val="en-GB"/>
        </w:rPr>
        <w:t>Caveats</w:t>
      </w:r>
    </w:p>
    <w:p w14:paraId="4A73236A" w14:textId="77777777" w:rsidR="005020ED" w:rsidRDefault="005020ED" w:rsidP="005020ED">
      <w:pPr>
        <w:numPr>
          <w:ilvl w:val="1"/>
          <w:numId w:val="7"/>
        </w:numPr>
        <w:rPr>
          <w:lang w:val="en-GB"/>
        </w:rPr>
      </w:pPr>
      <w:r>
        <w:rPr>
          <w:lang w:val="en-GB"/>
        </w:rPr>
        <w:t>This analysis is meaningless if the subwoofers are flown above the stage – Counter point</w:t>
      </w:r>
    </w:p>
    <w:p w14:paraId="3E226D21" w14:textId="77777777" w:rsidR="005020ED" w:rsidRPr="005020ED" w:rsidRDefault="005020ED" w:rsidP="005020ED">
      <w:pPr>
        <w:numPr>
          <w:ilvl w:val="1"/>
          <w:numId w:val="7"/>
        </w:numPr>
        <w:rPr>
          <w:lang w:val="en-GB"/>
        </w:rPr>
      </w:pPr>
      <w:r>
        <w:rPr>
          <w:lang w:val="en-GB"/>
        </w:rPr>
        <w:t>If you do this, do beam steering so that there is less noise on the stage</w:t>
      </w:r>
    </w:p>
    <w:p w14:paraId="49C159BD" w14:textId="77777777" w:rsidR="005020ED" w:rsidRDefault="003F4AD0" w:rsidP="005020ED">
      <w:pPr>
        <w:numPr>
          <w:ilvl w:val="0"/>
          <w:numId w:val="7"/>
        </w:numPr>
        <w:rPr>
          <w:lang w:val="en-GB"/>
        </w:rPr>
      </w:pPr>
      <w:r>
        <w:rPr>
          <w:lang w:val="en-GB"/>
        </w:rPr>
        <w:t>Further work</w:t>
      </w:r>
    </w:p>
    <w:p w14:paraId="199C7DD5" w14:textId="77777777" w:rsidR="005020ED" w:rsidRDefault="005020ED" w:rsidP="005020ED">
      <w:pPr>
        <w:numPr>
          <w:ilvl w:val="1"/>
          <w:numId w:val="7"/>
        </w:numPr>
        <w:rPr>
          <w:lang w:val="en-GB"/>
        </w:rPr>
      </w:pPr>
      <w:r>
        <w:rPr>
          <w:lang w:val="en-GB"/>
        </w:rPr>
        <w:t xml:space="preserve">While this work shows some good evidence, more work needs to be done to fully know what is going on – WHAT </w:t>
      </w:r>
    </w:p>
    <w:p w14:paraId="23940383" w14:textId="77777777" w:rsidR="005020ED" w:rsidRDefault="005020ED" w:rsidP="005020ED">
      <w:pPr>
        <w:numPr>
          <w:ilvl w:val="1"/>
          <w:numId w:val="7"/>
        </w:numPr>
        <w:rPr>
          <w:lang w:val="en-GB"/>
        </w:rPr>
      </w:pPr>
      <w:r>
        <w:rPr>
          <w:lang w:val="en-GB"/>
        </w:rPr>
        <w:t xml:space="preserve">These recommendations for further work – WHAT </w:t>
      </w:r>
    </w:p>
    <w:p w14:paraId="005775BC" w14:textId="77777777" w:rsidR="005020ED" w:rsidRDefault="005020ED" w:rsidP="005020ED">
      <w:pPr>
        <w:numPr>
          <w:ilvl w:val="2"/>
          <w:numId w:val="7"/>
        </w:numPr>
        <w:rPr>
          <w:lang w:val="en-GB"/>
        </w:rPr>
      </w:pPr>
      <w:r>
        <w:rPr>
          <w:lang w:val="en-GB"/>
        </w:rPr>
        <w:t>Repeat experiment in anechoic space with full stage</w:t>
      </w:r>
    </w:p>
    <w:p w14:paraId="364C692A" w14:textId="77777777" w:rsidR="005020ED" w:rsidRDefault="005020ED" w:rsidP="005020ED">
      <w:pPr>
        <w:numPr>
          <w:ilvl w:val="2"/>
          <w:numId w:val="7"/>
        </w:numPr>
        <w:rPr>
          <w:lang w:val="en-GB"/>
        </w:rPr>
      </w:pPr>
      <w:r>
        <w:rPr>
          <w:lang w:val="en-GB"/>
        </w:rPr>
        <w:t>Repeat experiment in a large scale live event</w:t>
      </w:r>
    </w:p>
    <w:p w14:paraId="2C6B4F1F" w14:textId="77777777" w:rsidR="005020ED" w:rsidRDefault="005020ED" w:rsidP="005020ED">
      <w:pPr>
        <w:numPr>
          <w:ilvl w:val="2"/>
          <w:numId w:val="7"/>
        </w:numPr>
        <w:rPr>
          <w:lang w:val="en-GB"/>
        </w:rPr>
      </w:pPr>
      <w:r>
        <w:rPr>
          <w:lang w:val="en-GB"/>
        </w:rPr>
        <w:t>Examine how multi-unit cardioid subwoofer</w:t>
      </w:r>
      <w:r w:rsidR="003F4AD0">
        <w:rPr>
          <w:lang w:val="en-GB"/>
        </w:rPr>
        <w:t xml:space="preserve"> arrays interact with each-other in different shape arrays with different stage positions</w:t>
      </w:r>
    </w:p>
    <w:p w14:paraId="2BC7187A" w14:textId="77777777" w:rsidR="003F4AD0" w:rsidRDefault="003F4AD0" w:rsidP="005020ED">
      <w:pPr>
        <w:numPr>
          <w:ilvl w:val="2"/>
          <w:numId w:val="7"/>
        </w:numPr>
        <w:rPr>
          <w:lang w:val="en-GB"/>
        </w:rPr>
      </w:pPr>
      <w:r>
        <w:rPr>
          <w:lang w:val="en-GB"/>
        </w:rPr>
        <w:t>Investigate effects the stage has on transient response</w:t>
      </w:r>
    </w:p>
    <w:p w14:paraId="1002CD5A" w14:textId="77777777" w:rsidR="005020ED" w:rsidRPr="005020ED" w:rsidRDefault="005020ED" w:rsidP="005020ED">
      <w:pPr>
        <w:numPr>
          <w:ilvl w:val="0"/>
          <w:numId w:val="7"/>
        </w:numPr>
        <w:rPr>
          <w:lang w:val="en-GB"/>
        </w:rPr>
      </w:pPr>
      <w:r w:rsidRPr="005020ED">
        <w:rPr>
          <w:lang w:val="en-GB"/>
        </w:rPr>
        <w:t>Fourth paragraph</w:t>
      </w:r>
    </w:p>
    <w:p w14:paraId="568C9EAE" w14:textId="77777777" w:rsidR="005020ED" w:rsidRDefault="003F4AD0" w:rsidP="005020ED">
      <w:pPr>
        <w:numPr>
          <w:ilvl w:val="1"/>
          <w:numId w:val="7"/>
        </w:numPr>
        <w:rPr>
          <w:lang w:val="en-GB"/>
        </w:rPr>
      </w:pPr>
      <w:r>
        <w:rPr>
          <w:lang w:val="en-GB"/>
        </w:rPr>
        <w:t>Although more work needed to understand, it is clear that you should think about where to place ground based subs at events, especially when directivity is important. – WHAT WIDER</w:t>
      </w:r>
    </w:p>
    <w:p w14:paraId="6BB060C2" w14:textId="77777777" w:rsidR="003F4AD0" w:rsidRPr="003F4AD0" w:rsidRDefault="003F4AD0" w:rsidP="003F4AD0">
      <w:pPr>
        <w:numPr>
          <w:ilvl w:val="1"/>
          <w:numId w:val="7"/>
        </w:numPr>
        <w:rPr>
          <w:lang w:val="en-GB"/>
        </w:rPr>
      </w:pPr>
      <w:r>
        <w:rPr>
          <w:lang w:val="en-GB"/>
        </w:rPr>
        <w:t>Most commercially available software omits any stage effects, so it’s essential to know what the stage does to sub cardioid performance, so not to mess up and to get best response shape – WHAT</w:t>
      </w:r>
    </w:p>
    <w:p w14:paraId="687CF3BA" w14:textId="77777777" w:rsidR="005020ED" w:rsidRPr="005020ED" w:rsidRDefault="005020ED" w:rsidP="005020ED">
      <w:pPr>
        <w:rPr>
          <w:lang w:val="en-GB"/>
        </w:rPr>
      </w:pPr>
    </w:p>
    <w:p w14:paraId="1C9F0D26" w14:textId="77777777" w:rsidR="009733BB" w:rsidRDefault="009733BB" w:rsidP="00067C20">
      <w:pPr>
        <w:pStyle w:val="Heading2"/>
        <w:tabs>
          <w:tab w:val="num" w:pos="576"/>
        </w:tabs>
      </w:pPr>
      <w:r>
        <w:t xml:space="preserve">Speech Analysis Research </w:t>
      </w:r>
    </w:p>
    <w:p w14:paraId="1CC837D5" w14:textId="77777777" w:rsidR="009733BB" w:rsidRDefault="009733BB">
      <w:pPr>
        <w:jc w:val="both"/>
      </w:pPr>
    </w:p>
    <w:p w14:paraId="4812B5BA" w14:textId="77777777" w:rsidR="009733BB" w:rsidRPr="00386E63" w:rsidRDefault="009733BB" w:rsidP="00386E63">
      <w:pPr>
        <w:pStyle w:val="Heading3"/>
        <w:tabs>
          <w:tab w:val="num" w:pos="720"/>
        </w:tabs>
        <w:rPr>
          <w:b w:val="0"/>
          <w:sz w:val="18"/>
        </w:rPr>
      </w:pPr>
      <w:r>
        <w:t xml:space="preserve">Development </w:t>
      </w:r>
    </w:p>
    <w:p w14:paraId="10D28820" w14:textId="77777777" w:rsidR="009733BB" w:rsidRDefault="009733BB">
      <w:pPr>
        <w:jc w:val="both"/>
      </w:pPr>
    </w:p>
    <w:p w14:paraId="77BCE826" w14:textId="77777777" w:rsidR="009733BB" w:rsidRDefault="009733BB">
      <w:pPr>
        <w:jc w:val="both"/>
      </w:pPr>
    </w:p>
    <w:p w14:paraId="2522E04F" w14:textId="77777777" w:rsidR="009733BB" w:rsidRDefault="009733BB">
      <w:pPr>
        <w:pStyle w:val="Heading1"/>
        <w:jc w:val="both"/>
      </w:pPr>
      <w:r>
        <w:t>References</w:t>
      </w:r>
    </w:p>
    <w:p w14:paraId="758D5A26" w14:textId="6B6366D5" w:rsidR="00182D24" w:rsidRPr="00182D24" w:rsidRDefault="00386E63" w:rsidP="00182D24">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82D24" w:rsidRPr="00182D24">
        <w:rPr>
          <w:rFonts w:cs="Arial"/>
          <w:noProof/>
          <w:szCs w:val="24"/>
        </w:rPr>
        <w:t>[1]</w:t>
      </w:r>
      <w:r w:rsidR="00182D24" w:rsidRPr="00182D24">
        <w:rPr>
          <w:rFonts w:cs="Arial"/>
          <w:noProof/>
          <w:szCs w:val="24"/>
        </w:rPr>
        <w:tab/>
        <w:t xml:space="preserve">J. De Poorter and D. Botteldooren, “Acoustical finite-difference time-domain simulations of subwavelength geometries,” </w:t>
      </w:r>
      <w:r w:rsidR="00182D24" w:rsidRPr="00182D24">
        <w:rPr>
          <w:rFonts w:cs="Arial"/>
          <w:i/>
          <w:iCs/>
          <w:noProof/>
          <w:szCs w:val="24"/>
        </w:rPr>
        <w:t>J. Acoust. Soc. Am.</w:t>
      </w:r>
      <w:r w:rsidR="00182D24" w:rsidRPr="00182D24">
        <w:rPr>
          <w:rFonts w:cs="Arial"/>
          <w:noProof/>
          <w:szCs w:val="24"/>
        </w:rPr>
        <w:t>, vol. 104, no. 3, pp. 1171–1177, 1998.</w:t>
      </w:r>
    </w:p>
    <w:p w14:paraId="4AC85971" w14:textId="77777777" w:rsidR="00182D24" w:rsidRPr="00182D24" w:rsidRDefault="00182D24" w:rsidP="00182D24">
      <w:pPr>
        <w:widowControl w:val="0"/>
        <w:autoSpaceDE w:val="0"/>
        <w:autoSpaceDN w:val="0"/>
        <w:adjustRightInd w:val="0"/>
        <w:ind w:left="640" w:hanging="640"/>
        <w:rPr>
          <w:rFonts w:cs="Arial"/>
          <w:noProof/>
          <w:szCs w:val="24"/>
        </w:rPr>
      </w:pPr>
      <w:r w:rsidRPr="00182D24">
        <w:rPr>
          <w:rFonts w:cs="Arial"/>
          <w:noProof/>
          <w:szCs w:val="24"/>
        </w:rPr>
        <w:t>[2]</w:t>
      </w:r>
      <w:r w:rsidRPr="00182D24">
        <w:rPr>
          <w:rFonts w:cs="Arial"/>
          <w:noProof/>
          <w:szCs w:val="24"/>
        </w:rPr>
        <w:tab/>
        <w:t>C. Doerr, “SPARSE FINITE-DIFFERENCE TIME DOMAIN SIMULATION,” US 2014/0365188 A1, 2014.</w:t>
      </w:r>
    </w:p>
    <w:p w14:paraId="031C24CA" w14:textId="77777777" w:rsidR="00182D24" w:rsidRPr="00182D24" w:rsidRDefault="00182D24" w:rsidP="00182D24">
      <w:pPr>
        <w:widowControl w:val="0"/>
        <w:autoSpaceDE w:val="0"/>
        <w:autoSpaceDN w:val="0"/>
        <w:adjustRightInd w:val="0"/>
        <w:ind w:left="640" w:hanging="640"/>
        <w:rPr>
          <w:rFonts w:cs="Arial"/>
          <w:noProof/>
          <w:szCs w:val="24"/>
        </w:rPr>
      </w:pPr>
      <w:r w:rsidRPr="00182D24">
        <w:rPr>
          <w:rFonts w:cs="Arial"/>
          <w:noProof/>
          <w:szCs w:val="24"/>
        </w:rPr>
        <w:t>[3]</w:t>
      </w:r>
      <w:r w:rsidRPr="00182D24">
        <w:rPr>
          <w:rFonts w:cs="Arial"/>
          <w:noProof/>
          <w:szCs w:val="24"/>
        </w:rPr>
        <w:tab/>
        <w:t xml:space="preserve">M. Hornikx, T. Krijnen, and L. Van Harten, “OpenPSTD: The open source pseudospectral time-domain method for acoustic propagation,” </w:t>
      </w:r>
      <w:r w:rsidRPr="00182D24">
        <w:rPr>
          <w:rFonts w:cs="Arial"/>
          <w:i/>
          <w:iCs/>
          <w:noProof/>
          <w:szCs w:val="24"/>
        </w:rPr>
        <w:t>Comput. Phys. Commun.</w:t>
      </w:r>
      <w:r w:rsidRPr="00182D24">
        <w:rPr>
          <w:rFonts w:cs="Arial"/>
          <w:noProof/>
          <w:szCs w:val="24"/>
        </w:rPr>
        <w:t>, vol. 203, pp. 298–308, 2016.</w:t>
      </w:r>
    </w:p>
    <w:p w14:paraId="69BBF99A" w14:textId="77777777" w:rsidR="00182D24" w:rsidRPr="00182D24" w:rsidRDefault="00182D24" w:rsidP="00182D24">
      <w:pPr>
        <w:widowControl w:val="0"/>
        <w:autoSpaceDE w:val="0"/>
        <w:autoSpaceDN w:val="0"/>
        <w:adjustRightInd w:val="0"/>
        <w:ind w:left="640" w:hanging="640"/>
        <w:rPr>
          <w:rFonts w:cs="Arial"/>
          <w:noProof/>
        </w:rPr>
      </w:pPr>
      <w:r w:rsidRPr="00182D24">
        <w:rPr>
          <w:rFonts w:cs="Arial"/>
          <w:noProof/>
          <w:szCs w:val="24"/>
        </w:rPr>
        <w:t>[4]</w:t>
      </w:r>
      <w:r w:rsidRPr="00182D24">
        <w:rPr>
          <w:rFonts w:cs="Arial"/>
          <w:noProof/>
          <w:szCs w:val="24"/>
        </w:rPr>
        <w:tab/>
        <w:t xml:space="preserve">J. A. S. Angus and A. Caunce, “A GPGPU Approach to Improved Acoustic Finite Difference Time Domain Calculations,” </w:t>
      </w:r>
      <w:r w:rsidRPr="00182D24">
        <w:rPr>
          <w:rFonts w:cs="Arial"/>
          <w:i/>
          <w:iCs/>
          <w:noProof/>
          <w:szCs w:val="24"/>
        </w:rPr>
        <w:t>128th Audio Eng. Soc. Conv.</w:t>
      </w:r>
      <w:r w:rsidRPr="00182D24">
        <w:rPr>
          <w:rFonts w:cs="Arial"/>
          <w:noProof/>
          <w:szCs w:val="24"/>
        </w:rPr>
        <w:t>, 2010.</w:t>
      </w:r>
    </w:p>
    <w:p w14:paraId="4603FCC2" w14:textId="3655647C" w:rsidR="009733BB" w:rsidRDefault="00386E63">
      <w:pPr>
        <w:jc w:val="both"/>
      </w:pPr>
      <w:r>
        <w:fldChar w:fldCharType="end"/>
      </w:r>
    </w:p>
    <w:p w14:paraId="220471F3" w14:textId="77777777" w:rsidR="009733BB" w:rsidRDefault="009733BB">
      <w:pPr>
        <w:jc w:val="both"/>
      </w:pPr>
    </w:p>
    <w:sectPr w:rsidR="009733BB">
      <w:headerReference w:type="default" r:id="rId13"/>
      <w:footerReference w:type="default" r:id="rId14"/>
      <w:headerReference w:type="first" r:id="rId15"/>
      <w:footerReference w:type="first" r:id="rId16"/>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5T16:42:00Z" w:initials="SD">
    <w:p w14:paraId="41774DD7" w14:textId="644E7E3A" w:rsidR="0010370E" w:rsidRDefault="0010370E">
      <w:pPr>
        <w:pStyle w:val="CommentText"/>
      </w:pPr>
      <w:r>
        <w:rPr>
          <w:rStyle w:val="CommentReference"/>
        </w:rPr>
        <w:annotationRef/>
      </w:r>
      <w:r>
        <w:t>Create tension</w:t>
      </w:r>
    </w:p>
  </w:comment>
  <w:comment w:id="2" w:author="Simon Durbridge" w:date="2017-10-05T16:44:00Z" w:initials="SD">
    <w:p w14:paraId="140F4B5F" w14:textId="676C80F2" w:rsidR="007D7CBA" w:rsidRDefault="007D7CBA">
      <w:pPr>
        <w:pStyle w:val="CommentText"/>
      </w:pPr>
      <w:r>
        <w:rPr>
          <w:rStyle w:val="CommentReference"/>
        </w:rPr>
        <w:annotationRef/>
      </w:r>
      <w:r>
        <w:t>Introduce the experiment</w:t>
      </w:r>
    </w:p>
  </w:comment>
  <w:comment w:id="3" w:author="Simon Durbridge" w:date="2017-10-05T16:44:00Z" w:initials="SD">
    <w:p w14:paraId="489BB8F4" w14:textId="01E2E7E8" w:rsidR="007D7CBA" w:rsidRDefault="007D7CBA">
      <w:pPr>
        <w:pStyle w:val="CommentText"/>
      </w:pPr>
      <w:r>
        <w:rPr>
          <w:rStyle w:val="CommentReference"/>
        </w:rPr>
        <w:annotationRef/>
      </w:r>
      <w:r>
        <w:t>How we attain the base line</w:t>
      </w:r>
    </w:p>
  </w:comment>
  <w:comment w:id="5" w:author="Simon Durbridge" w:date="2017-10-05T16:44:00Z" w:initials="SD">
    <w:p w14:paraId="78E76394" w14:textId="477F770F" w:rsidR="007D7CBA" w:rsidRDefault="007D7CBA">
      <w:pPr>
        <w:pStyle w:val="CommentText"/>
      </w:pPr>
      <w:r>
        <w:rPr>
          <w:rStyle w:val="CommentReference"/>
        </w:rPr>
        <w:annotationRef/>
      </w:r>
      <w:r>
        <w:t>What the baseline is and what it tells us</w:t>
      </w:r>
    </w:p>
  </w:comment>
  <w:comment w:id="6" w:author="Simon Durbridge" w:date="2017-10-05T16:43:00Z" w:initials="SD">
    <w:p w14:paraId="0397FD8C" w14:textId="28CDA969" w:rsidR="007D7CBA" w:rsidRDefault="007D7CBA">
      <w:pPr>
        <w:pStyle w:val="CommentText"/>
      </w:pPr>
      <w:r>
        <w:rPr>
          <w:rStyle w:val="CommentReference"/>
        </w:rPr>
        <w:annotationRef/>
      </w:r>
      <w:r>
        <w:t>WE did some work, results to come later</w:t>
      </w:r>
    </w:p>
  </w:comment>
  <w:comment w:id="7" w:author="Simon Durbridge" w:date="2017-10-05T16:44:00Z" w:initials="SD">
    <w:p w14:paraId="74E8FA75" w14:textId="62C0A88E" w:rsidR="007D7CBA" w:rsidRDefault="007D7CBA">
      <w:pPr>
        <w:pStyle w:val="CommentText"/>
      </w:pPr>
      <w:r>
        <w:rPr>
          <w:rStyle w:val="CommentReference"/>
        </w:rPr>
        <w:annotationRef/>
      </w:r>
      <w:r>
        <w:t>First up, we will explain that we did some more work</w:t>
      </w:r>
    </w:p>
  </w:comment>
  <w:comment w:id="8" w:author="Simon Durbridge" w:date="2017-10-05T16:42:00Z" w:initials="SD">
    <w:p w14:paraId="324D5A5A" w14:textId="3AE4F7E1" w:rsidR="0010370E" w:rsidRDefault="0010370E">
      <w:pPr>
        <w:pStyle w:val="CommentText"/>
      </w:pPr>
      <w:r>
        <w:rPr>
          <w:rStyle w:val="CommentReference"/>
        </w:rPr>
        <w:annotationRef/>
      </w:r>
      <w:r>
        <w:t>Late buildup</w:t>
      </w:r>
    </w:p>
  </w:comment>
  <w:comment w:id="9" w:author="Simon Durbridge" w:date="2017-10-05T16:45:00Z" w:initials="SD">
    <w:p w14:paraId="00075A83" w14:textId="18D1A778" w:rsidR="007D7CBA" w:rsidRDefault="007D7CBA">
      <w:pPr>
        <w:pStyle w:val="CommentText"/>
      </w:pPr>
      <w:r>
        <w:rPr>
          <w:rStyle w:val="CommentReference"/>
        </w:rPr>
        <w:annotationRef/>
      </w:r>
      <w:r>
        <w:t>We did some work and it told us a bunch of things, but not all the things</w:t>
      </w:r>
    </w:p>
  </w:comment>
  <w:comment w:id="10" w:author="Simon Durbridge" w:date="2017-10-05T16:45:00Z" w:initials="SD">
    <w:p w14:paraId="617578BC" w14:textId="1EDBB6AC" w:rsidR="007D7CBA" w:rsidRDefault="007D7CBA">
      <w:pPr>
        <w:pStyle w:val="CommentText"/>
      </w:pPr>
      <w:r>
        <w:rPr>
          <w:rStyle w:val="CommentReference"/>
        </w:rPr>
        <w:annotationRef/>
      </w:r>
      <w:r>
        <w:t>We then did some more work and learned a bunch more things</w:t>
      </w:r>
    </w:p>
  </w:comment>
  <w:comment w:id="11" w:author="Simon Durbridge" w:date="2017-10-05T16:43:00Z" w:initials="SD">
    <w:p w14:paraId="502F2FCD" w14:textId="0EA55F8F" w:rsidR="007D7CBA" w:rsidRDefault="007D7CBA">
      <w:pPr>
        <w:pStyle w:val="CommentText"/>
      </w:pPr>
      <w:r>
        <w:rPr>
          <w:rStyle w:val="CommentReference"/>
        </w:rPr>
        <w:annotationRef/>
      </w:r>
      <w:r>
        <w:t>Release – the outcome</w:t>
      </w:r>
    </w:p>
  </w:comment>
  <w:comment w:id="12"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41774DD7" w15:done="0"/>
  <w15:commentEx w15:paraId="140F4B5F" w15:done="0"/>
  <w15:commentEx w15:paraId="489BB8F4" w15:done="0"/>
  <w15:commentEx w15:paraId="78E76394" w15:done="0"/>
  <w15:commentEx w15:paraId="0397FD8C" w15:done="0"/>
  <w15:commentEx w15:paraId="74E8FA75" w15:done="0"/>
  <w15:commentEx w15:paraId="324D5A5A" w15:done="0"/>
  <w15:commentEx w15:paraId="00075A83" w15:done="0"/>
  <w15:commentEx w15:paraId="617578BC" w15:done="0"/>
  <w15:commentEx w15:paraId="502F2FCD"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38CE71" w14:textId="77777777" w:rsidR="00FE5412" w:rsidRDefault="00FE5412">
      <w:r>
        <w:separator/>
      </w:r>
    </w:p>
  </w:endnote>
  <w:endnote w:type="continuationSeparator" w:id="0">
    <w:p w14:paraId="58ADD37F" w14:textId="77777777" w:rsidR="00FE5412" w:rsidRDefault="00FE5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sz w:val="20"/>
      </w:rPr>
    </w:pPr>
    <w:r>
      <w:rPr>
        <w:b/>
        <w:sz w:val="20"/>
      </w:rPr>
      <w:t>V</w:t>
    </w:r>
    <w:r w:rsidR="00BA7868">
      <w:rPr>
        <w:b/>
        <w:sz w:val="20"/>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sz w:val="20"/>
      </w:rPr>
    </w:pPr>
    <w:r>
      <w:rPr>
        <w:b/>
        <w:sz w:val="20"/>
      </w:rPr>
      <w:t>V</w:t>
    </w:r>
    <w:r w:rsidR="00505928">
      <w:rPr>
        <w:b/>
        <w:sz w:val="20"/>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1D412B" w14:textId="77777777" w:rsidR="00FE5412" w:rsidRDefault="00FE5412">
      <w:r>
        <w:separator/>
      </w:r>
    </w:p>
  </w:footnote>
  <w:footnote w:type="continuationSeparator" w:id="0">
    <w:p w14:paraId="7039FA5E" w14:textId="77777777" w:rsidR="00FE5412" w:rsidRDefault="00FE541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A02E1" w14:textId="77777777" w:rsidR="00790736" w:rsidRDefault="00790736">
    <w:pPr>
      <w:pStyle w:val="Header"/>
      <w:rPr>
        <w:b/>
      </w:rP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67C20"/>
    <w:rsid w:val="00086B1B"/>
    <w:rsid w:val="000C42CC"/>
    <w:rsid w:val="0010370E"/>
    <w:rsid w:val="00124513"/>
    <w:rsid w:val="00182D24"/>
    <w:rsid w:val="001A532C"/>
    <w:rsid w:val="001C20A5"/>
    <w:rsid w:val="001D1A81"/>
    <w:rsid w:val="00247BCC"/>
    <w:rsid w:val="002631C2"/>
    <w:rsid w:val="002F133E"/>
    <w:rsid w:val="00307F27"/>
    <w:rsid w:val="00340508"/>
    <w:rsid w:val="00356C31"/>
    <w:rsid w:val="00386E63"/>
    <w:rsid w:val="003E6CFF"/>
    <w:rsid w:val="003F4AD0"/>
    <w:rsid w:val="005020ED"/>
    <w:rsid w:val="00505928"/>
    <w:rsid w:val="00522069"/>
    <w:rsid w:val="0056470E"/>
    <w:rsid w:val="005C56AC"/>
    <w:rsid w:val="005C6FA3"/>
    <w:rsid w:val="005F39B5"/>
    <w:rsid w:val="00644277"/>
    <w:rsid w:val="00680E2F"/>
    <w:rsid w:val="006C4817"/>
    <w:rsid w:val="007131DA"/>
    <w:rsid w:val="00755979"/>
    <w:rsid w:val="007646A6"/>
    <w:rsid w:val="00770711"/>
    <w:rsid w:val="00782A02"/>
    <w:rsid w:val="00790736"/>
    <w:rsid w:val="007A1345"/>
    <w:rsid w:val="007D7CBA"/>
    <w:rsid w:val="007E7DC8"/>
    <w:rsid w:val="008123EA"/>
    <w:rsid w:val="00824D40"/>
    <w:rsid w:val="00845398"/>
    <w:rsid w:val="00864C2A"/>
    <w:rsid w:val="00871B51"/>
    <w:rsid w:val="00890513"/>
    <w:rsid w:val="00892296"/>
    <w:rsid w:val="008F236D"/>
    <w:rsid w:val="00901697"/>
    <w:rsid w:val="009733BB"/>
    <w:rsid w:val="00A93312"/>
    <w:rsid w:val="00AE4500"/>
    <w:rsid w:val="00B94DAB"/>
    <w:rsid w:val="00B95660"/>
    <w:rsid w:val="00BA7868"/>
    <w:rsid w:val="00C35ECB"/>
    <w:rsid w:val="00CE1413"/>
    <w:rsid w:val="00CF251C"/>
    <w:rsid w:val="00D14547"/>
    <w:rsid w:val="00D6218E"/>
    <w:rsid w:val="00D64600"/>
    <w:rsid w:val="00D875EE"/>
    <w:rsid w:val="00DD4561"/>
    <w:rsid w:val="00DF78B6"/>
    <w:rsid w:val="00E04C75"/>
    <w:rsid w:val="00E168E3"/>
    <w:rsid w:val="00E337DE"/>
    <w:rsid w:val="00EC1AF4"/>
    <w:rsid w:val="00F0252F"/>
    <w:rsid w:val="00F211FA"/>
    <w:rsid w:val="00F728D1"/>
    <w:rsid w:val="00FA3AAF"/>
    <w:rsid w:val="00FA7FA9"/>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tabs>
        <w:tab w:val="num" w:leader="none" w:pos="720"/>
      </w:tabs>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pPr>
      <w:tabs>
        <w:tab w:val="center" w:pos="4253"/>
        <w:tab w:val="right" w:pos="8505"/>
      </w:tabs>
    </w:pPr>
    <w:rPr>
      <w:sz w:val="20"/>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sz w:val="20"/>
      <w:lang w:val="en-GB"/>
    </w:rPr>
  </w:style>
  <w:style w:type="paragraph" w:styleId="ListNumber">
    <w:name w:val="List Number"/>
    <w:basedOn w:val="Normal"/>
    <w:pPr>
      <w:numPr>
        <w:numId w:val="1"/>
      </w:numPr>
      <w:jc w:val="both"/>
    </w:pPr>
    <w:rPr>
      <w:sz w:val="20"/>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rPr>
      <w:sz w:val="20"/>
    </w:rPr>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92F30C1-8A02-4E8A-96CB-9E44A435C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2771</Words>
  <Characters>15797</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18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5</cp:revision>
  <cp:lastPrinted>2017-10-05T15:16:00Z</cp:lastPrinted>
  <dcterms:created xsi:type="dcterms:W3CDTF">2017-10-05T15:16:00Z</dcterms:created>
  <dcterms:modified xsi:type="dcterms:W3CDTF">2017-10-0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